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1D3F33E"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future researches. </w:t>
      </w:r>
    </w:p>
    <w:p w14:paraId="05E234C7" w14:textId="213C311A" w:rsidR="002421C4" w:rsidRDefault="002421C4" w:rsidP="002421C4">
      <w:r>
        <w:t>In this project, we test federated learning</w:t>
      </w:r>
      <w:r w:rsidR="00025D96">
        <w:t xml:space="preserve"> </w:t>
      </w:r>
      <w:r>
        <w:t xml:space="preserve">under various scenarios using </w:t>
      </w:r>
      <w:r w:rsidR="00025D96">
        <w:t xml:space="preserve">the </w:t>
      </w:r>
      <w:r>
        <w:t>CIFAR10 dataset.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3642BCE9"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developing drugs, assisting doctors, predicting epidemics, and so on. </w:t>
      </w:r>
      <w:r w:rsidR="00E91D1E">
        <w:t xml:space="preserve"> </w:t>
      </w:r>
    </w:p>
    <w:p w14:paraId="4B30F940" w14:textId="60933303"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from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7C9F681E"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institution, especially for small instances. Since we cannot share these data, the datasets from small instances become somehow wasted.</w:t>
      </w:r>
    </w:p>
    <w:p w14:paraId="2B0412AF" w14:textId="664BF86D" w:rsidR="004F6A46" w:rsidRPr="00E91D1E" w:rsidRDefault="00A462A6">
      <w:pPr>
        <w:spacing w:after="200"/>
        <w:rPr>
          <w:rFonts w:eastAsia="Times New Roman" w:cs="Times New Roman"/>
        </w:rPr>
      </w:pPr>
      <w:r w:rsidRPr="00A462A6">
        <w:rPr>
          <w:lang w:eastAsia="zh-CN"/>
        </w:rPr>
        <w:t>A new method has been developed for avoiding such limitations in data usage. This method, which is called Federated learning, is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perform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51974C13" w14:textId="61D90B65" w:rsidR="00D631F6" w:rsidRDefault="00637E83">
      <w:pPr>
        <w:pStyle w:val="TOC1"/>
        <w:rPr>
          <w:lang w:val="en-GB"/>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D631F6" w:rsidRPr="00DA6916">
        <w:rPr>
          <w:lang w:val="en-GB"/>
        </w:rPr>
        <w:t>Abbreviations</w:t>
      </w:r>
      <w:r w:rsidR="00D631F6">
        <w:rPr>
          <w:lang w:val="en-GB"/>
        </w:rPr>
        <w:t>……………………………………………………………………………………………………1</w:t>
      </w:r>
      <w:r w:rsidR="00D631F6" w:rsidRPr="00935D83">
        <w:rPr>
          <w:lang w:val="en-GB"/>
        </w:rPr>
        <w:t xml:space="preserve"> </w:t>
      </w:r>
    </w:p>
    <w:p w14:paraId="78D0838E" w14:textId="726F890A"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1</w:t>
      </w:r>
      <w:r>
        <w:rPr>
          <w:rFonts w:asciiTheme="minorHAnsi" w:eastAsiaTheme="minorEastAsia" w:hAnsiTheme="minorHAnsi" w:cstheme="minorBidi"/>
          <w:b w:val="0"/>
          <w:kern w:val="2"/>
          <w:sz w:val="21"/>
          <w:szCs w:val="22"/>
          <w:lang w:val="en-US" w:eastAsia="zh-CN"/>
        </w:rPr>
        <w:tab/>
      </w:r>
      <w:r w:rsidRPr="00935D83">
        <w:rPr>
          <w:lang w:val="en-GB"/>
        </w:rPr>
        <w:t>Introduction</w:t>
      </w:r>
      <w:r>
        <w:tab/>
      </w:r>
      <w:r>
        <w:fldChar w:fldCharType="begin"/>
      </w:r>
      <w:r>
        <w:instrText xml:space="preserve"> PAGEREF _Toc41822816 \h </w:instrText>
      </w:r>
      <w:r>
        <w:fldChar w:fldCharType="separate"/>
      </w:r>
      <w:r w:rsidR="0025006C">
        <w:t>3</w:t>
      </w:r>
      <w:r>
        <w:fldChar w:fldCharType="end"/>
      </w:r>
    </w:p>
    <w:p w14:paraId="7253CFCD" w14:textId="7DA3E743"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2</w:t>
      </w:r>
      <w:r>
        <w:rPr>
          <w:rFonts w:asciiTheme="minorHAnsi" w:eastAsiaTheme="minorEastAsia" w:hAnsiTheme="minorHAnsi" w:cstheme="minorBidi"/>
          <w:b w:val="0"/>
          <w:kern w:val="2"/>
          <w:sz w:val="21"/>
          <w:szCs w:val="22"/>
          <w:lang w:val="en-US" w:eastAsia="zh-CN"/>
        </w:rPr>
        <w:tab/>
      </w:r>
      <w:r w:rsidRPr="00935D83">
        <w:rPr>
          <w:lang w:val="en-GB"/>
        </w:rPr>
        <w:t>Background</w:t>
      </w:r>
      <w:r>
        <w:tab/>
      </w:r>
      <w:r>
        <w:fldChar w:fldCharType="begin"/>
      </w:r>
      <w:r>
        <w:instrText xml:space="preserve"> PAGEREF _Toc41822817 \h </w:instrText>
      </w:r>
      <w:r>
        <w:fldChar w:fldCharType="separate"/>
      </w:r>
      <w:r w:rsidR="0025006C">
        <w:t>4</w:t>
      </w:r>
      <w:r>
        <w:fldChar w:fldCharType="end"/>
      </w:r>
    </w:p>
    <w:p w14:paraId="1457D6FF" w14:textId="5FCCF4EE"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822818 \h </w:instrText>
      </w:r>
      <w:r>
        <w:rPr>
          <w:noProof/>
        </w:rPr>
      </w:r>
      <w:r>
        <w:rPr>
          <w:noProof/>
        </w:rPr>
        <w:fldChar w:fldCharType="separate"/>
      </w:r>
      <w:r w:rsidR="0025006C">
        <w:rPr>
          <w:noProof/>
        </w:rPr>
        <w:t>4</w:t>
      </w:r>
      <w:r>
        <w:rPr>
          <w:noProof/>
        </w:rPr>
        <w:fldChar w:fldCharType="end"/>
      </w:r>
    </w:p>
    <w:p w14:paraId="08DFC14B" w14:textId="4836CBE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1822819 \h </w:instrText>
      </w:r>
      <w:r>
        <w:rPr>
          <w:noProof/>
        </w:rPr>
      </w:r>
      <w:r>
        <w:rPr>
          <w:noProof/>
        </w:rPr>
        <w:fldChar w:fldCharType="separate"/>
      </w:r>
      <w:r w:rsidR="0025006C">
        <w:rPr>
          <w:noProof/>
        </w:rPr>
        <w:t>4</w:t>
      </w:r>
      <w:r>
        <w:rPr>
          <w:noProof/>
        </w:rPr>
        <w:fldChar w:fldCharType="end"/>
      </w:r>
    </w:p>
    <w:p w14:paraId="0B0706C2" w14:textId="26ED3480"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822820 \h </w:instrText>
      </w:r>
      <w:r>
        <w:rPr>
          <w:noProof/>
        </w:rPr>
      </w:r>
      <w:r>
        <w:rPr>
          <w:noProof/>
        </w:rPr>
        <w:fldChar w:fldCharType="separate"/>
      </w:r>
      <w:r w:rsidR="0025006C">
        <w:rPr>
          <w:noProof/>
        </w:rPr>
        <w:t>5</w:t>
      </w:r>
      <w:r>
        <w:rPr>
          <w:noProof/>
        </w:rPr>
        <w:fldChar w:fldCharType="end"/>
      </w:r>
    </w:p>
    <w:p w14:paraId="279AEFE8" w14:textId="2D3654D7"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work in Federated Learning</w:t>
      </w:r>
      <w:r>
        <w:rPr>
          <w:noProof/>
        </w:rPr>
        <w:tab/>
      </w:r>
      <w:r>
        <w:rPr>
          <w:noProof/>
        </w:rPr>
        <w:fldChar w:fldCharType="begin"/>
      </w:r>
      <w:r>
        <w:rPr>
          <w:noProof/>
        </w:rPr>
        <w:instrText xml:space="preserve"> PAGEREF _Toc41822821 \h </w:instrText>
      </w:r>
      <w:r>
        <w:rPr>
          <w:noProof/>
        </w:rPr>
      </w:r>
      <w:r>
        <w:rPr>
          <w:noProof/>
        </w:rPr>
        <w:fldChar w:fldCharType="separate"/>
      </w:r>
      <w:r w:rsidR="0025006C">
        <w:rPr>
          <w:noProof/>
        </w:rPr>
        <w:t>5</w:t>
      </w:r>
      <w:r>
        <w:rPr>
          <w:noProof/>
        </w:rPr>
        <w:fldChar w:fldCharType="end"/>
      </w:r>
    </w:p>
    <w:p w14:paraId="7DF2704B" w14:textId="6DBA708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1822822 \h </w:instrText>
      </w:r>
      <w:r>
        <w:rPr>
          <w:noProof/>
        </w:rPr>
      </w:r>
      <w:r>
        <w:rPr>
          <w:noProof/>
        </w:rPr>
        <w:fldChar w:fldCharType="separate"/>
      </w:r>
      <w:r w:rsidR="0025006C">
        <w:rPr>
          <w:noProof/>
        </w:rPr>
        <w:t>6</w:t>
      </w:r>
      <w:r>
        <w:rPr>
          <w:noProof/>
        </w:rPr>
        <w:fldChar w:fldCharType="end"/>
      </w:r>
    </w:p>
    <w:p w14:paraId="58CAE55B" w14:textId="3623DE90"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822823 \h </w:instrText>
      </w:r>
      <w:r>
        <w:rPr>
          <w:noProof/>
        </w:rPr>
      </w:r>
      <w:r>
        <w:rPr>
          <w:noProof/>
        </w:rPr>
        <w:fldChar w:fldCharType="separate"/>
      </w:r>
      <w:r w:rsidR="0025006C">
        <w:rPr>
          <w:noProof/>
        </w:rPr>
        <w:t>6</w:t>
      </w:r>
      <w:r>
        <w:rPr>
          <w:noProof/>
        </w:rPr>
        <w:fldChar w:fldCharType="end"/>
      </w:r>
    </w:p>
    <w:p w14:paraId="7ACDB47D" w14:textId="319ED1DA"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1822824 \h </w:instrText>
      </w:r>
      <w:r>
        <w:rPr>
          <w:noProof/>
        </w:rPr>
      </w:r>
      <w:r>
        <w:rPr>
          <w:noProof/>
        </w:rPr>
        <w:fldChar w:fldCharType="separate"/>
      </w:r>
      <w:r w:rsidR="0025006C">
        <w:rPr>
          <w:noProof/>
        </w:rPr>
        <w:t>6</w:t>
      </w:r>
      <w:r>
        <w:rPr>
          <w:noProof/>
        </w:rPr>
        <w:fldChar w:fldCharType="end"/>
      </w:r>
    </w:p>
    <w:p w14:paraId="409216D9" w14:textId="5D696213"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eastAsia="zh-CN"/>
        </w:rPr>
        <w:t>3</w:t>
      </w:r>
      <w:r>
        <w:rPr>
          <w:rFonts w:asciiTheme="minorHAnsi" w:eastAsiaTheme="minorEastAsia" w:hAnsiTheme="minorHAnsi" w:cstheme="minorBidi"/>
          <w:b w:val="0"/>
          <w:kern w:val="2"/>
          <w:sz w:val="21"/>
          <w:szCs w:val="22"/>
          <w:lang w:val="en-US" w:eastAsia="zh-CN"/>
        </w:rPr>
        <w:tab/>
      </w:r>
      <w:r w:rsidRPr="00935D83">
        <w:rPr>
          <w:lang w:val="en-GB" w:eastAsia="zh-CN"/>
        </w:rPr>
        <w:t>Dataset and methods</w:t>
      </w:r>
      <w:r>
        <w:tab/>
      </w:r>
      <w:r>
        <w:fldChar w:fldCharType="begin"/>
      </w:r>
      <w:r>
        <w:instrText xml:space="preserve"> PAGEREF _Toc41822825 \h </w:instrText>
      </w:r>
      <w:r>
        <w:fldChar w:fldCharType="separate"/>
      </w:r>
      <w:r w:rsidR="0025006C">
        <w:t>6</w:t>
      </w:r>
      <w:r>
        <w:fldChar w:fldCharType="end"/>
      </w:r>
    </w:p>
    <w:p w14:paraId="3F834AFD" w14:textId="0A21270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822826 \h </w:instrText>
      </w:r>
      <w:r>
        <w:rPr>
          <w:noProof/>
        </w:rPr>
      </w:r>
      <w:r>
        <w:rPr>
          <w:noProof/>
        </w:rPr>
        <w:fldChar w:fldCharType="separate"/>
      </w:r>
      <w:r w:rsidR="0025006C">
        <w:rPr>
          <w:noProof/>
        </w:rPr>
        <w:t>7</w:t>
      </w:r>
      <w:r>
        <w:rPr>
          <w:noProof/>
        </w:rPr>
        <w:fldChar w:fldCharType="end"/>
      </w:r>
    </w:p>
    <w:p w14:paraId="2AE0A2AE" w14:textId="6D39ECFD"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822827 \h </w:instrText>
      </w:r>
      <w:r>
        <w:rPr>
          <w:noProof/>
        </w:rPr>
      </w:r>
      <w:r>
        <w:rPr>
          <w:noProof/>
        </w:rPr>
        <w:fldChar w:fldCharType="separate"/>
      </w:r>
      <w:r w:rsidR="0025006C">
        <w:rPr>
          <w:noProof/>
        </w:rPr>
        <w:t>7</w:t>
      </w:r>
      <w:r>
        <w:rPr>
          <w:noProof/>
        </w:rPr>
        <w:fldChar w:fldCharType="end"/>
      </w:r>
    </w:p>
    <w:p w14:paraId="06CDADBA" w14:textId="201490FC"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822828 \h </w:instrText>
      </w:r>
      <w:r>
        <w:rPr>
          <w:noProof/>
        </w:rPr>
      </w:r>
      <w:r>
        <w:rPr>
          <w:noProof/>
        </w:rPr>
        <w:fldChar w:fldCharType="separate"/>
      </w:r>
      <w:r w:rsidR="0025006C">
        <w:rPr>
          <w:noProof/>
        </w:rPr>
        <w:t>7</w:t>
      </w:r>
      <w:r>
        <w:rPr>
          <w:noProof/>
        </w:rPr>
        <w:fldChar w:fldCharType="end"/>
      </w:r>
    </w:p>
    <w:p w14:paraId="1B8E7B1C" w14:textId="49599927"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29 \h </w:instrText>
      </w:r>
      <w:r>
        <w:rPr>
          <w:noProof/>
        </w:rPr>
      </w:r>
      <w:r>
        <w:rPr>
          <w:noProof/>
        </w:rPr>
        <w:fldChar w:fldCharType="separate"/>
      </w:r>
      <w:r w:rsidR="0025006C">
        <w:rPr>
          <w:noProof/>
        </w:rPr>
        <w:t>8</w:t>
      </w:r>
      <w:r>
        <w:rPr>
          <w:noProof/>
        </w:rPr>
        <w:fldChar w:fldCharType="end"/>
      </w:r>
    </w:p>
    <w:p w14:paraId="4415A009" w14:textId="1B2D4DED"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sidRPr="00935D83">
        <w:rPr>
          <w:noProof/>
          <w:lang w:val="en-GB"/>
        </w:rPr>
        <w:t>3.4.1</w:t>
      </w:r>
      <w:r>
        <w:rPr>
          <w:rFonts w:asciiTheme="minorHAnsi" w:eastAsiaTheme="minorEastAsia" w:hAnsiTheme="minorHAnsi"/>
          <w:noProof/>
          <w:kern w:val="2"/>
          <w:sz w:val="21"/>
          <w:lang w:val="en-US" w:eastAsia="zh-CN"/>
        </w:rPr>
        <w:tab/>
      </w:r>
      <w:r w:rsidRPr="00935D83">
        <w:rPr>
          <w:noProof/>
          <w:lang w:val="en-GB"/>
        </w:rPr>
        <w:t>Simulation System</w:t>
      </w:r>
      <w:r>
        <w:rPr>
          <w:noProof/>
        </w:rPr>
        <w:tab/>
      </w:r>
      <w:r>
        <w:rPr>
          <w:noProof/>
        </w:rPr>
        <w:fldChar w:fldCharType="begin"/>
      </w:r>
      <w:r>
        <w:rPr>
          <w:noProof/>
        </w:rPr>
        <w:instrText xml:space="preserve"> PAGEREF _Toc41822830 \h </w:instrText>
      </w:r>
      <w:r>
        <w:rPr>
          <w:noProof/>
        </w:rPr>
      </w:r>
      <w:r>
        <w:rPr>
          <w:noProof/>
        </w:rPr>
        <w:fldChar w:fldCharType="separate"/>
      </w:r>
      <w:r w:rsidR="0025006C">
        <w:rPr>
          <w:noProof/>
        </w:rPr>
        <w:t>8</w:t>
      </w:r>
      <w:r>
        <w:rPr>
          <w:noProof/>
        </w:rPr>
        <w:fldChar w:fldCharType="end"/>
      </w:r>
    </w:p>
    <w:p w14:paraId="0CA96253" w14:textId="6388378A"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822831 \h </w:instrText>
      </w:r>
      <w:r>
        <w:rPr>
          <w:noProof/>
        </w:rPr>
      </w:r>
      <w:r>
        <w:rPr>
          <w:noProof/>
        </w:rPr>
        <w:fldChar w:fldCharType="separate"/>
      </w:r>
      <w:r w:rsidR="0025006C">
        <w:rPr>
          <w:noProof/>
        </w:rPr>
        <w:t>8</w:t>
      </w:r>
      <w:r>
        <w:rPr>
          <w:noProof/>
        </w:rPr>
        <w:fldChar w:fldCharType="end"/>
      </w:r>
    </w:p>
    <w:p w14:paraId="592DB097" w14:textId="34D50422"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822832 \h </w:instrText>
      </w:r>
      <w:r>
        <w:rPr>
          <w:noProof/>
        </w:rPr>
      </w:r>
      <w:r>
        <w:rPr>
          <w:noProof/>
        </w:rPr>
        <w:fldChar w:fldCharType="separate"/>
      </w:r>
      <w:r w:rsidR="0025006C">
        <w:rPr>
          <w:noProof/>
        </w:rPr>
        <w:t>10</w:t>
      </w:r>
      <w:r>
        <w:rPr>
          <w:noProof/>
        </w:rPr>
        <w:fldChar w:fldCharType="end"/>
      </w:r>
    </w:p>
    <w:p w14:paraId="48DC71AA" w14:textId="52B6DA22"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33 \h </w:instrText>
      </w:r>
      <w:r>
        <w:rPr>
          <w:noProof/>
        </w:rPr>
      </w:r>
      <w:r>
        <w:rPr>
          <w:noProof/>
        </w:rPr>
        <w:fldChar w:fldCharType="separate"/>
      </w:r>
      <w:r w:rsidR="0025006C">
        <w:rPr>
          <w:noProof/>
        </w:rPr>
        <w:t>10</w:t>
      </w:r>
      <w:r>
        <w:rPr>
          <w:noProof/>
        </w:rPr>
        <w:fldChar w:fldCharType="end"/>
      </w:r>
    </w:p>
    <w:p w14:paraId="4C01544F" w14:textId="2FC64BF5"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34 \h </w:instrText>
      </w:r>
      <w:r>
        <w:rPr>
          <w:noProof/>
        </w:rPr>
      </w:r>
      <w:r>
        <w:rPr>
          <w:noProof/>
        </w:rPr>
        <w:fldChar w:fldCharType="separate"/>
      </w:r>
      <w:r w:rsidR="0025006C">
        <w:rPr>
          <w:noProof/>
        </w:rPr>
        <w:t>10</w:t>
      </w:r>
      <w:r>
        <w:rPr>
          <w:noProof/>
        </w:rPr>
        <w:fldChar w:fldCharType="end"/>
      </w:r>
    </w:p>
    <w:p w14:paraId="6A0C3476" w14:textId="34BB21D9"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35 \h </w:instrText>
      </w:r>
      <w:r>
        <w:rPr>
          <w:noProof/>
        </w:rPr>
      </w:r>
      <w:r>
        <w:rPr>
          <w:noProof/>
        </w:rPr>
        <w:fldChar w:fldCharType="separate"/>
      </w:r>
      <w:r w:rsidR="0025006C">
        <w:rPr>
          <w:noProof/>
        </w:rPr>
        <w:t>10</w:t>
      </w:r>
      <w:r>
        <w:rPr>
          <w:noProof/>
        </w:rPr>
        <w:fldChar w:fldCharType="end"/>
      </w:r>
    </w:p>
    <w:p w14:paraId="714583EE" w14:textId="63612CD8"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36 \h </w:instrText>
      </w:r>
      <w:r>
        <w:rPr>
          <w:noProof/>
        </w:rPr>
      </w:r>
      <w:r>
        <w:rPr>
          <w:noProof/>
        </w:rPr>
        <w:fldChar w:fldCharType="separate"/>
      </w:r>
      <w:r w:rsidR="0025006C">
        <w:rPr>
          <w:noProof/>
        </w:rPr>
        <w:t>11</w:t>
      </w:r>
      <w:r>
        <w:rPr>
          <w:noProof/>
        </w:rPr>
        <w:fldChar w:fldCharType="end"/>
      </w:r>
    </w:p>
    <w:p w14:paraId="12E34556" w14:textId="4DB99D0A"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5</w:t>
      </w:r>
      <w:r>
        <w:rPr>
          <w:rFonts w:asciiTheme="minorHAnsi" w:eastAsiaTheme="minorEastAsia" w:hAnsiTheme="minorHAnsi"/>
          <w:noProof/>
          <w:kern w:val="2"/>
          <w:sz w:val="21"/>
          <w:lang w:val="en-US" w:eastAsia="zh-CN"/>
        </w:rPr>
        <w:tab/>
      </w:r>
      <w:r w:rsidRPr="00935D83">
        <w:rPr>
          <w:noProof/>
          <w:lang w:val="en-GB"/>
        </w:rPr>
        <w:t xml:space="preserve">Cloud </w:t>
      </w:r>
      <w:r>
        <w:rPr>
          <w:noProof/>
        </w:rPr>
        <w:t>Implementation</w:t>
      </w:r>
      <w:r>
        <w:rPr>
          <w:noProof/>
        </w:rPr>
        <w:tab/>
      </w:r>
      <w:r>
        <w:rPr>
          <w:noProof/>
        </w:rPr>
        <w:fldChar w:fldCharType="begin"/>
      </w:r>
      <w:r>
        <w:rPr>
          <w:noProof/>
        </w:rPr>
        <w:instrText xml:space="preserve"> PAGEREF _Toc41822837 \h </w:instrText>
      </w:r>
      <w:r>
        <w:rPr>
          <w:noProof/>
        </w:rPr>
      </w:r>
      <w:r>
        <w:rPr>
          <w:noProof/>
        </w:rPr>
        <w:fldChar w:fldCharType="separate"/>
      </w:r>
      <w:r w:rsidR="0025006C">
        <w:rPr>
          <w:noProof/>
        </w:rPr>
        <w:t>11</w:t>
      </w:r>
      <w:r>
        <w:rPr>
          <w:noProof/>
        </w:rPr>
        <w:fldChar w:fldCharType="end"/>
      </w:r>
    </w:p>
    <w:p w14:paraId="33E7C218" w14:textId="414DA35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4</w:t>
      </w:r>
      <w:r>
        <w:rPr>
          <w:rFonts w:asciiTheme="minorHAnsi" w:eastAsiaTheme="minorEastAsia" w:hAnsiTheme="minorHAnsi" w:cstheme="minorBidi"/>
          <w:b w:val="0"/>
          <w:kern w:val="2"/>
          <w:sz w:val="21"/>
          <w:szCs w:val="22"/>
          <w:lang w:val="en-US" w:eastAsia="zh-CN"/>
        </w:rPr>
        <w:tab/>
      </w:r>
      <w:r w:rsidRPr="00935D83">
        <w:rPr>
          <w:lang w:val="en-GB"/>
        </w:rPr>
        <w:t>Results</w:t>
      </w:r>
      <w:r>
        <w:tab/>
      </w:r>
      <w:r>
        <w:fldChar w:fldCharType="begin"/>
      </w:r>
      <w:r>
        <w:instrText xml:space="preserve"> PAGEREF _Toc41822838 \h </w:instrText>
      </w:r>
      <w:r>
        <w:fldChar w:fldCharType="separate"/>
      </w:r>
      <w:r w:rsidR="0025006C">
        <w:t>12</w:t>
      </w:r>
      <w:r>
        <w:fldChar w:fldCharType="end"/>
      </w:r>
    </w:p>
    <w:p w14:paraId="5D0DE1FE" w14:textId="16B60DE7"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39 \h </w:instrText>
      </w:r>
      <w:r>
        <w:rPr>
          <w:noProof/>
        </w:rPr>
      </w:r>
      <w:r>
        <w:rPr>
          <w:noProof/>
        </w:rPr>
        <w:fldChar w:fldCharType="separate"/>
      </w:r>
      <w:r w:rsidR="0025006C">
        <w:rPr>
          <w:noProof/>
        </w:rPr>
        <w:t>12</w:t>
      </w:r>
      <w:r>
        <w:rPr>
          <w:noProof/>
        </w:rPr>
        <w:fldChar w:fldCharType="end"/>
      </w:r>
    </w:p>
    <w:p w14:paraId="78A3ADDA" w14:textId="712C12BD"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40 \h </w:instrText>
      </w:r>
      <w:r>
        <w:rPr>
          <w:noProof/>
        </w:rPr>
      </w:r>
      <w:r>
        <w:rPr>
          <w:noProof/>
        </w:rPr>
        <w:fldChar w:fldCharType="separate"/>
      </w:r>
      <w:r w:rsidR="0025006C">
        <w:rPr>
          <w:noProof/>
        </w:rPr>
        <w:t>12</w:t>
      </w:r>
      <w:r>
        <w:rPr>
          <w:noProof/>
        </w:rPr>
        <w:fldChar w:fldCharType="end"/>
      </w:r>
    </w:p>
    <w:p w14:paraId="3A518991" w14:textId="6E241D53"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41 \h </w:instrText>
      </w:r>
      <w:r>
        <w:rPr>
          <w:noProof/>
        </w:rPr>
      </w:r>
      <w:r>
        <w:rPr>
          <w:noProof/>
        </w:rPr>
        <w:fldChar w:fldCharType="separate"/>
      </w:r>
      <w:r w:rsidR="0025006C">
        <w:rPr>
          <w:noProof/>
        </w:rPr>
        <w:t>14</w:t>
      </w:r>
      <w:r>
        <w:rPr>
          <w:noProof/>
        </w:rPr>
        <w:fldChar w:fldCharType="end"/>
      </w:r>
    </w:p>
    <w:p w14:paraId="651765CD" w14:textId="7C637BC7"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42 \h </w:instrText>
      </w:r>
      <w:r>
        <w:rPr>
          <w:noProof/>
        </w:rPr>
      </w:r>
      <w:r>
        <w:rPr>
          <w:noProof/>
        </w:rPr>
        <w:fldChar w:fldCharType="separate"/>
      </w:r>
      <w:r w:rsidR="0025006C">
        <w:rPr>
          <w:noProof/>
        </w:rPr>
        <w:t>14</w:t>
      </w:r>
      <w:r>
        <w:rPr>
          <w:noProof/>
        </w:rPr>
        <w:fldChar w:fldCharType="end"/>
      </w:r>
    </w:p>
    <w:p w14:paraId="4DA9596A" w14:textId="3340D3DB"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43 \h </w:instrText>
      </w:r>
      <w:r>
        <w:rPr>
          <w:noProof/>
        </w:rPr>
      </w:r>
      <w:r>
        <w:rPr>
          <w:noProof/>
        </w:rPr>
        <w:fldChar w:fldCharType="separate"/>
      </w:r>
      <w:r w:rsidR="0025006C">
        <w:rPr>
          <w:noProof/>
        </w:rPr>
        <w:t>15</w:t>
      </w:r>
      <w:r>
        <w:rPr>
          <w:noProof/>
        </w:rPr>
        <w:fldChar w:fldCharType="end"/>
      </w:r>
    </w:p>
    <w:p w14:paraId="74D81F95" w14:textId="4458378D"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822844 \h </w:instrText>
      </w:r>
      <w:r>
        <w:rPr>
          <w:noProof/>
        </w:rPr>
      </w:r>
      <w:r>
        <w:rPr>
          <w:noProof/>
        </w:rPr>
        <w:fldChar w:fldCharType="separate"/>
      </w:r>
      <w:r w:rsidR="0025006C">
        <w:rPr>
          <w:noProof/>
        </w:rPr>
        <w:t>16</w:t>
      </w:r>
      <w:r>
        <w:rPr>
          <w:noProof/>
        </w:rPr>
        <w:fldChar w:fldCharType="end"/>
      </w:r>
    </w:p>
    <w:p w14:paraId="22407C6F" w14:textId="55B567E7"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5</w:t>
      </w:r>
      <w:r>
        <w:rPr>
          <w:rFonts w:asciiTheme="minorHAnsi" w:eastAsiaTheme="minorEastAsia" w:hAnsiTheme="minorHAnsi" w:cstheme="minorBidi"/>
          <w:b w:val="0"/>
          <w:kern w:val="2"/>
          <w:sz w:val="21"/>
          <w:szCs w:val="22"/>
          <w:lang w:val="en-US" w:eastAsia="zh-CN"/>
        </w:rPr>
        <w:tab/>
      </w:r>
      <w:r w:rsidRPr="00935D83">
        <w:rPr>
          <w:lang w:val="en-GB"/>
        </w:rPr>
        <w:t>Discussion</w:t>
      </w:r>
      <w:r>
        <w:tab/>
      </w:r>
      <w:r>
        <w:fldChar w:fldCharType="begin"/>
      </w:r>
      <w:r>
        <w:instrText xml:space="preserve"> PAGEREF _Toc41822845 \h </w:instrText>
      </w:r>
      <w:r>
        <w:fldChar w:fldCharType="separate"/>
      </w:r>
      <w:r w:rsidR="0025006C">
        <w:t>17</w:t>
      </w:r>
      <w:r>
        <w:fldChar w:fldCharType="end"/>
      </w:r>
    </w:p>
    <w:p w14:paraId="1EF277FB" w14:textId="1C9E6F35"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6</w:t>
      </w:r>
      <w:r>
        <w:rPr>
          <w:rFonts w:asciiTheme="minorHAnsi" w:eastAsiaTheme="minorEastAsia" w:hAnsiTheme="minorHAnsi" w:cstheme="minorBidi"/>
          <w:b w:val="0"/>
          <w:kern w:val="2"/>
          <w:sz w:val="21"/>
          <w:szCs w:val="22"/>
          <w:lang w:val="en-US" w:eastAsia="zh-CN"/>
        </w:rPr>
        <w:tab/>
      </w:r>
      <w:r w:rsidRPr="00935D83">
        <w:rPr>
          <w:lang w:val="en-GB"/>
        </w:rPr>
        <w:t>Conclusion</w:t>
      </w:r>
      <w:r>
        <w:tab/>
      </w:r>
      <w:r>
        <w:fldChar w:fldCharType="begin"/>
      </w:r>
      <w:r>
        <w:instrText xml:space="preserve"> PAGEREF _Toc41822846 \h </w:instrText>
      </w:r>
      <w:r>
        <w:fldChar w:fldCharType="separate"/>
      </w:r>
      <w:r w:rsidR="0025006C">
        <w:t>18</w:t>
      </w:r>
      <w:r>
        <w:fldChar w:fldCharType="end"/>
      </w:r>
    </w:p>
    <w:p w14:paraId="56F1A0DD" w14:textId="434FF2FE" w:rsidR="00D631F6" w:rsidRDefault="00D631F6">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1822847 \h </w:instrText>
      </w:r>
      <w:r>
        <w:fldChar w:fldCharType="separate"/>
      </w:r>
      <w:r w:rsidR="0025006C">
        <w:t>18</w:t>
      </w:r>
      <w:r>
        <w:fldChar w:fldCharType="end"/>
      </w:r>
    </w:p>
    <w:p w14:paraId="0EB51F78" w14:textId="7A8439A4" w:rsidR="00D631F6" w:rsidRDefault="00D631F6">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822848 \h </w:instrText>
      </w:r>
      <w:r>
        <w:fldChar w:fldCharType="separate"/>
      </w:r>
      <w:r w:rsidR="0025006C">
        <w:t>19</w:t>
      </w:r>
      <w:r>
        <w:fldChar w:fldCharType="end"/>
      </w:r>
    </w:p>
    <w:p w14:paraId="5585089F" w14:textId="6204B85A" w:rsidR="00D631F6" w:rsidRDefault="00D631F6">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822849 \h </w:instrText>
      </w:r>
      <w:r>
        <w:fldChar w:fldCharType="separate"/>
      </w:r>
      <w:r w:rsidR="0025006C">
        <w:t>21</w:t>
      </w:r>
      <w:r>
        <w:fldChar w:fldCharType="end"/>
      </w:r>
    </w:p>
    <w:p w14:paraId="6BA8A748" w14:textId="16A6E813" w:rsidR="00D631F6" w:rsidRDefault="00D631F6">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1822850 \h </w:instrText>
      </w:r>
      <w:r>
        <w:fldChar w:fldCharType="separate"/>
      </w:r>
      <w:r w:rsidR="0025006C">
        <w:t>22</w:t>
      </w:r>
      <w:r>
        <w:fldChar w:fldCharType="end"/>
      </w:r>
    </w:p>
    <w:p w14:paraId="40266819" w14:textId="581707D5" w:rsidR="00D631F6" w:rsidRDefault="00D631F6">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822851 \h </w:instrText>
      </w:r>
      <w:r>
        <w:fldChar w:fldCharType="separate"/>
      </w:r>
      <w:r w:rsidR="0025006C">
        <w:t>23</w:t>
      </w:r>
      <w:r>
        <w:fldChar w:fldCharType="end"/>
      </w:r>
    </w:p>
    <w:p w14:paraId="1C745323" w14:textId="05238B82" w:rsidR="00D631F6" w:rsidRDefault="00D631F6">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822852 \h </w:instrText>
      </w:r>
      <w:r>
        <w:fldChar w:fldCharType="separate"/>
      </w:r>
      <w:r w:rsidR="0025006C">
        <w:t>24</w:t>
      </w:r>
      <w:r>
        <w:fldChar w:fldCharType="end"/>
      </w:r>
    </w:p>
    <w:p w14:paraId="35A62734" w14:textId="3802C643" w:rsidR="00D631F6" w:rsidRDefault="00D631F6">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822853 \h </w:instrText>
      </w:r>
      <w:r>
        <w:fldChar w:fldCharType="separate"/>
      </w:r>
      <w:r w:rsidR="0025006C">
        <w:t>27</w:t>
      </w:r>
      <w:r>
        <w:fldChar w:fldCharType="end"/>
      </w:r>
    </w:p>
    <w:p w14:paraId="423AC64A" w14:textId="1786ECAC" w:rsidR="00D631F6" w:rsidRDefault="00D631F6">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822854 \h </w:instrText>
      </w:r>
      <w:r>
        <w:fldChar w:fldCharType="separate"/>
      </w:r>
      <w:r w:rsidR="0025006C">
        <w:t>31</w:t>
      </w:r>
      <w:r>
        <w:fldChar w:fldCharType="end"/>
      </w:r>
    </w:p>
    <w:p w14:paraId="1AE48BA9" w14:textId="7894A02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C93184"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1822816"/>
      <w:r w:rsidRPr="00695ECF">
        <w:rPr>
          <w:lang w:val="en-GB"/>
        </w:rPr>
        <w:lastRenderedPageBreak/>
        <w:t>In</w:t>
      </w:r>
      <w:r w:rsidR="00DB1D8E" w:rsidRPr="00695ECF">
        <w:rPr>
          <w:lang w:val="en-GB"/>
        </w:rPr>
        <w:t>troduction</w:t>
      </w:r>
      <w:bookmarkEnd w:id="0"/>
    </w:p>
    <w:p w14:paraId="6324F165" w14:textId="0C7DD95C"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05634B48"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53084BD4"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5CBFE097" w14:textId="667152A7" w:rsidR="005C06E8" w:rsidRPr="00695ECF" w:rsidRDefault="00B13C51" w:rsidP="005C06E8">
      <w:pPr>
        <w:pStyle w:val="1"/>
        <w:rPr>
          <w:lang w:val="en-GB"/>
        </w:rPr>
      </w:pPr>
      <w:bookmarkStart w:id="1" w:name="_Toc41822817"/>
      <w:r>
        <w:rPr>
          <w:lang w:val="en-GB"/>
        </w:rPr>
        <w:t>Background</w:t>
      </w:r>
      <w:bookmarkEnd w:id="1"/>
    </w:p>
    <w:p w14:paraId="596F4AD5" w14:textId="7CD8D814" w:rsidR="000E4F6E" w:rsidRPr="00695ECF" w:rsidRDefault="00B13C51" w:rsidP="000E4F6E">
      <w:pPr>
        <w:pStyle w:val="2"/>
        <w:rPr>
          <w:lang w:val="en-GB"/>
        </w:rPr>
      </w:pPr>
      <w:bookmarkStart w:id="2" w:name="_Toc41822818"/>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0E7EDB44"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49C9F7C0"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A success</w:t>
      </w:r>
      <w:r w:rsidR="00025D96">
        <w:rPr>
          <w:rFonts w:cs="Times New Roman"/>
          <w:szCs w:val="24"/>
        </w:rPr>
        <w:t>ful</w:t>
      </w:r>
      <w:r w:rsidRPr="00665068">
        <w:rPr>
          <w:rFonts w:cs="Times New Roman"/>
          <w:szCs w:val="24"/>
        </w:rPr>
        <w:t xml:space="preserve">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1C332F">
        <w:rPr>
          <w:rFonts w:cs="Times New Roman"/>
          <w:szCs w:val="24"/>
        </w:rPr>
        <w:t>Beside</w:t>
      </w:r>
      <w:r w:rsidR="00025D96">
        <w:rPr>
          <w:rFonts w:cs="Times New Roman"/>
          <w:szCs w:val="24"/>
        </w:rPr>
        <w:t>s</w:t>
      </w:r>
      <w:r w:rsidR="001C332F">
        <w:rPr>
          <w:rFonts w:cs="Times New Roman"/>
          <w:szCs w:val="24"/>
        </w:rPr>
        <w:t xml:space="preserve"> this cas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3" w:name="_Toc41822819"/>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3"/>
    </w:p>
    <w:p w14:paraId="0754666D" w14:textId="0051E0B5" w:rsidR="00AF42B1" w:rsidRDefault="008C1637" w:rsidP="00E5347C">
      <w:pPr>
        <w:rPr>
          <w:rFonts w:cs="Times New Roman"/>
          <w:szCs w:val="24"/>
          <w:lang w:eastAsia="zh-CN"/>
        </w:rPr>
      </w:pPr>
      <w:r w:rsidRPr="008C1637">
        <w:rPr>
          <w:rFonts w:cs="Times New Roman"/>
          <w:szCs w:val="24"/>
          <w:lang w:eastAsia="zh-CN"/>
        </w:rPr>
        <w:t>When we are training a machine learning model, we aim to use its function later.</w:t>
      </w:r>
      <w:r w:rsidR="001B10EA">
        <w:rPr>
          <w:rFonts w:cs="Times New Roman"/>
          <w:szCs w:val="24"/>
          <w:lang w:eastAsia="zh-CN"/>
        </w:rPr>
        <w:t xml:space="preserve"> </w:t>
      </w:r>
      <w:r w:rsidR="007C20B8" w:rsidRPr="007C20B8">
        <w:rPr>
          <w:rFonts w:cs="Times New Roman"/>
          <w:szCs w:val="24"/>
          <w:lang w:eastAsia="zh-CN"/>
        </w:rPr>
        <w:t xml:space="preserve">T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w:t>
      </w:r>
      <w:r w:rsidR="00025D96">
        <w:rPr>
          <w:rFonts w:cs="Times New Roman"/>
          <w:szCs w:val="24"/>
          <w:lang w:eastAsia="zh-CN"/>
        </w:rPr>
        <w:t xml:space="preserve">the </w:t>
      </w:r>
      <w:r w:rsidR="007C20B8">
        <w:rPr>
          <w:rFonts w:cs="Times New Roman"/>
          <w:szCs w:val="24"/>
          <w:lang w:eastAsia="zh-CN"/>
        </w:rPr>
        <w:t>application stage.</w:t>
      </w:r>
    </w:p>
    <w:p w14:paraId="76F03F84" w14:textId="793A9680"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The server will select clients who meet the requirement and broadcast model weights to the client. Then client</w:t>
      </w:r>
      <w:r w:rsidR="00025D96">
        <w:rPr>
          <w:rFonts w:cs="Times New Roman"/>
          <w:szCs w:val="24"/>
          <w:lang w:eastAsia="zh-CN"/>
        </w:rPr>
        <w:t>s</w:t>
      </w:r>
      <w:r w:rsidR="00AA3706">
        <w:rPr>
          <w:rFonts w:cs="Times New Roman"/>
          <w:szCs w:val="24"/>
          <w:lang w:eastAsia="zh-CN"/>
        </w:rPr>
        <w:t xml:space="preserve"> train the model with their local data and </w:t>
      </w:r>
      <w:r w:rsidR="00A92970">
        <w:rPr>
          <w:rFonts w:cs="Times New Roman"/>
          <w:szCs w:val="24"/>
          <w:lang w:eastAsia="zh-CN"/>
        </w:rPr>
        <w:t xml:space="preserve">upload the </w:t>
      </w:r>
      <w:r w:rsidR="00C45054">
        <w:rPr>
          <w:rFonts w:cs="Times New Roman"/>
          <w:szCs w:val="24"/>
          <w:lang w:eastAsia="zh-CN"/>
        </w:rPr>
        <w:t>information (i.e. weights, 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5CF3D46D" w:rsidR="00AF42B1" w:rsidRPr="00695ECF" w:rsidRDefault="00885582" w:rsidP="00E5347C">
      <w:pPr>
        <w:rPr>
          <w:lang w:val="en-GB"/>
        </w:rPr>
      </w:pPr>
      <w:r w:rsidRPr="00885582">
        <w:rPr>
          <w:rFonts w:cs="Times New Roman"/>
          <w:szCs w:val="24"/>
          <w:lang w:eastAsia="zh-CN"/>
        </w:rPr>
        <w:lastRenderedPageBreak/>
        <w:t>The application phase is lik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w:t>
      </w:r>
      <w:r w:rsidR="00025D96">
        <w:rPr>
          <w:rFonts w:cs="Times New Roman"/>
          <w:szCs w:val="24"/>
          <w:lang w:eastAsia="zh-CN"/>
        </w:rPr>
        <w:t>pt</w:t>
      </w:r>
      <w:r w:rsidR="00BF270C" w:rsidRPr="00BF270C">
        <w:rPr>
          <w:rFonts w:cs="Times New Roman"/>
          <w:szCs w:val="24"/>
          <w:lang w:eastAsia="zh-CN"/>
        </w:rPr>
        <w:t xml:space="preserve">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4" w:name="_Toc41822820"/>
      <w:r w:rsidRPr="007E0879">
        <w:rPr>
          <w:szCs w:val="28"/>
        </w:rPr>
        <w:t>Federated Algorithms</w:t>
      </w:r>
      <w:bookmarkEnd w:id="4"/>
    </w:p>
    <w:p w14:paraId="5D7A4FA1" w14:textId="1C1978F7" w:rsidR="001A6C6D" w:rsidRPr="009F22B0" w:rsidRDefault="00C6431C" w:rsidP="001A6C6D">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4FC0FE5D" w14:textId="11293696" w:rsidR="00384544" w:rsidRDefault="00341F6B" w:rsidP="00384544">
      <w:pPr>
        <w:pStyle w:val="2"/>
        <w:rPr>
          <w:lang w:eastAsia="zh-CN"/>
        </w:rPr>
      </w:pPr>
      <w:bookmarkStart w:id="5" w:name="_Toc41822821"/>
      <w:r>
        <w:rPr>
          <w:lang w:eastAsia="zh-CN"/>
        </w:rPr>
        <w:t>Pre-work</w:t>
      </w:r>
      <w:r w:rsidR="00384544">
        <w:rPr>
          <w:lang w:eastAsia="zh-CN"/>
        </w:rPr>
        <w:t xml:space="preserve"> in Federated Learning</w:t>
      </w:r>
      <w:bookmarkEnd w:id="5"/>
    </w:p>
    <w:p w14:paraId="2F22A49C" w14:textId="60262750"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4F9836CE" w14:textId="15A43441" w:rsidR="00A73515"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963311">
        <w:rPr>
          <w:rFonts w:cs="Times New Roman"/>
          <w:szCs w:val="24"/>
          <w:lang w:eastAsia="zh-CN"/>
        </w:rPr>
        <w:t xml:space="preserve">Methods to solve this mainly aims to make local dataset less non-IID,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p>
    <w:p w14:paraId="1EB0886B" w14:textId="377437A7"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ready at the same tim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usu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16DD62AA" w:rsidR="00384544" w:rsidRPr="00C6431C" w:rsidRDefault="00325787" w:rsidP="00B13C51">
      <w:pPr>
        <w:rPr>
          <w:rFonts w:cs="Times New Roman"/>
          <w:szCs w:val="24"/>
          <w:lang w:eastAsia="zh-CN"/>
        </w:rPr>
      </w:pPr>
      <w:r>
        <w:rPr>
          <w:rFonts w:cs="Times New Roman"/>
          <w:szCs w:val="24"/>
        </w:rPr>
        <w:t>Surprisingly</w:t>
      </w:r>
      <w:r>
        <w:rPr>
          <w:rFonts w:cs="Times New Roman"/>
          <w:szCs w:val="24"/>
          <w:lang w:eastAsia="zh-CN"/>
        </w:rPr>
        <w:t xml:space="preserve">, even with multiple </w:t>
      </w:r>
      <w:r>
        <w:rPr>
          <w:rFonts w:cs="Times New Roman"/>
          <w:szCs w:val="24"/>
        </w:rPr>
        <w:t>optimization</w:t>
      </w:r>
      <w:r>
        <w:rPr>
          <w:rFonts w:cs="Times New Roman"/>
          <w:szCs w:val="24"/>
          <w:lang w:eastAsia="zh-CN"/>
        </w:rPr>
        <w:t xml:space="preserve"> methods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statistical or system </w:t>
      </w:r>
      <w:r w:rsidRPr="007302CC">
        <w:rPr>
          <w:rFonts w:cs="Times New Roman"/>
          <w:szCs w:val="24"/>
          <w:lang w:eastAsia="zh-CN"/>
        </w:rPr>
        <w:t>heterogeneity</w:t>
      </w:r>
      <w:r>
        <w:rPr>
          <w:rFonts w:cs="Times New Roman"/>
          <w:szCs w:val="24"/>
          <w:lang w:eastAsia="zh-CN"/>
        </w:rPr>
        <w:t xml:space="preserve">’s impact on federated learning. Thos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 xml:space="preserve">make </w:t>
      </w:r>
      <w:r w:rsidR="001D746C">
        <w:rPr>
          <w:rFonts w:cs="Times New Roman"/>
          <w:szCs w:val="24"/>
          <w:lang w:eastAsia="zh-CN"/>
        </w:rPr>
        <w:lastRenderedPageBreak/>
        <w:t>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CC2DA5">
        <w:rPr>
          <w:rFonts w:cs="Times New Roman"/>
          <w:szCs w:val="24"/>
          <w:lang w:eastAsia="zh-CN"/>
        </w:rPr>
        <w:t xml:space="preserve">under several IID or non-IID </w:t>
      </w:r>
      <w:r w:rsidR="00CC2DA5">
        <w:rPr>
          <w:rFonts w:cs="Times New Roman"/>
          <w:szCs w:val="24"/>
        </w:rPr>
        <w:t>circumstance</w:t>
      </w:r>
      <w:r w:rsidR="00025D96">
        <w:rPr>
          <w:rFonts w:cs="Times New Roman"/>
          <w:szCs w:val="24"/>
        </w:rPr>
        <w:t>s</w:t>
      </w:r>
      <w:r w:rsidR="000F0294">
        <w:rPr>
          <w:rFonts w:cs="Times New Roman"/>
          <w:szCs w:val="24"/>
        </w:rPr>
        <w:t>,</w:t>
      </w:r>
      <w:r w:rsidR="00CC2DA5">
        <w:rPr>
          <w:rFonts w:cs="Times New Roman"/>
          <w:szCs w:val="24"/>
          <w:lang w:eastAsia="zh-CN"/>
        </w:rPr>
        <w:t xml:space="preserve"> and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251B63">
        <w:rPr>
          <w:rFonts w:cs="Times New Roman"/>
          <w:szCs w:val="24"/>
          <w:lang w:eastAsia="zh-CN"/>
        </w:rPr>
        <w:t xml:space="preserve">. </w:t>
      </w:r>
      <w:r w:rsidR="005214D7">
        <w:rPr>
          <w:rFonts w:cs="Times New Roman"/>
          <w:szCs w:val="24"/>
          <w:lang w:eastAsia="zh-CN"/>
        </w:rPr>
        <w:t xml:space="preserve">We hope this 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1822822"/>
      <w:r w:rsidRPr="002E357C">
        <w:rPr>
          <w:szCs w:val="28"/>
        </w:rPr>
        <w:t>Federated Frameworks</w:t>
      </w:r>
      <w:bookmarkEnd w:id="6"/>
    </w:p>
    <w:p w14:paraId="47C2ACE7" w14:textId="50111958"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several simulation functions are available. </w:t>
      </w:r>
    </w:p>
    <w:p w14:paraId="720B5742" w14:textId="1C0EE2D6"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p>
    <w:p w14:paraId="3A30C590" w14:textId="77777777" w:rsidR="00341F6B" w:rsidRDefault="00341F6B" w:rsidP="00341F6B">
      <w:pPr>
        <w:pStyle w:val="2"/>
        <w:rPr>
          <w:szCs w:val="28"/>
        </w:rPr>
      </w:pPr>
      <w:bookmarkStart w:id="7" w:name="_Toc41822823"/>
      <w:r w:rsidRPr="006639EE">
        <w:rPr>
          <w:szCs w:val="28"/>
        </w:rPr>
        <w:t>Communication tools</w:t>
      </w:r>
      <w:bookmarkEnd w:id="7"/>
    </w:p>
    <w:p w14:paraId="78F9EC5E" w14:textId="51663AD5" w:rsidR="00341F6B" w:rsidRDefault="00341F6B" w:rsidP="00B13C51">
      <w:pPr>
        <w:rPr>
          <w:rFonts w:cs="Times New Roman"/>
          <w:szCs w:val="24"/>
        </w:rPr>
      </w:pPr>
      <w:r w:rsidRPr="00C021E6">
        <w:rPr>
          <w:rFonts w:cs="Times New Roman"/>
          <w:szCs w:val="24"/>
        </w:rPr>
        <w:t xml:space="preserve">In </w:t>
      </w:r>
      <w:r w:rsidR="00025D96">
        <w:rPr>
          <w:rFonts w:cs="Times New Roman"/>
          <w:szCs w:val="24"/>
        </w:rPr>
        <w:t xml:space="preserve">a </w:t>
      </w:r>
      <w:r w:rsidRPr="00C021E6">
        <w:rPr>
          <w:rFonts w:cs="Times New Roman"/>
          <w:szCs w:val="24"/>
        </w:rPr>
        <w:t xml:space="preserve">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8" w:name="_Toc41822824"/>
      <w:r>
        <w:rPr>
          <w:rFonts w:hint="eastAsia"/>
          <w:lang w:eastAsia="zh-CN"/>
        </w:rPr>
        <w:t>F</w:t>
      </w:r>
      <w:r>
        <w:rPr>
          <w:lang w:eastAsia="zh-CN"/>
        </w:rPr>
        <w:t>uture in Biological Fields</w:t>
      </w:r>
      <w:bookmarkEnd w:id="8"/>
    </w:p>
    <w:p w14:paraId="7C92E13E" w14:textId="2D272083" w:rsidR="00D114C4" w:rsidRDefault="001302F6" w:rsidP="00B13C51">
      <w:pPr>
        <w:rPr>
          <w:rFonts w:cs="Times New Roman"/>
          <w:szCs w:val="24"/>
          <w:lang w:eastAsia="zh-CN"/>
        </w:rPr>
      </w:pPr>
      <w:r>
        <w:rPr>
          <w:rFonts w:cs="Times New Roman"/>
          <w:szCs w:val="24"/>
          <w:lang w:eastAsia="zh-CN"/>
        </w:rPr>
        <w:t>A</w:t>
      </w:r>
      <w:r w:rsidR="00ED5C60" w:rsidRPr="00ED5C60">
        <w:rPr>
          <w:rFonts w:cs="Times New Roman"/>
          <w:szCs w:val="24"/>
          <w:lang w:eastAsia="zh-CN"/>
        </w:rPr>
        <w:t xml:space="preserve">s tools become more sophisticated and convenient, using machine learning techniques </w:t>
      </w:r>
      <w:r>
        <w:rPr>
          <w:rFonts w:cs="Times New Roman"/>
          <w:szCs w:val="24"/>
          <w:lang w:eastAsia="zh-CN"/>
        </w:rPr>
        <w:t>is becoming more and more conv</w:t>
      </w:r>
      <w:r w:rsidR="00095104">
        <w:rPr>
          <w:rFonts w:cs="Times New Roman"/>
          <w:szCs w:val="24"/>
          <w:lang w:eastAsia="zh-CN"/>
        </w:rPr>
        <w:t>eni</w:t>
      </w:r>
      <w:r>
        <w:rPr>
          <w:rFonts w:cs="Times New Roman"/>
          <w:szCs w:val="24"/>
          <w:lang w:eastAsia="zh-CN"/>
        </w:rPr>
        <w:t>ent</w:t>
      </w:r>
      <w:r w:rsidR="00ED5C60" w:rsidRPr="00ED5C60">
        <w:rPr>
          <w:rFonts w:cs="Times New Roman"/>
          <w:szCs w:val="24"/>
          <w:lang w:eastAsia="zh-CN"/>
        </w:rPr>
        <w:t>.</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07E3ECD6" w14:textId="6081A773" w:rsidR="0027628B"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6E9FC2F4" w14:textId="00170A2E" w:rsidR="00A40554" w:rsidRPr="007A0ADF" w:rsidRDefault="007A0ADF" w:rsidP="007A0ADF">
      <w:pPr>
        <w:pStyle w:val="1"/>
        <w:rPr>
          <w:rFonts w:eastAsia="宋体"/>
          <w:lang w:val="en-GB" w:eastAsia="zh-CN"/>
        </w:rPr>
      </w:pPr>
      <w:bookmarkStart w:id="9" w:name="_Toc41822825"/>
      <w:r>
        <w:rPr>
          <w:rFonts w:eastAsia="宋体" w:hint="eastAsia"/>
          <w:lang w:val="en-GB" w:eastAsia="zh-CN"/>
        </w:rPr>
        <w:t>D</w:t>
      </w:r>
      <w:r>
        <w:rPr>
          <w:rFonts w:eastAsia="宋体"/>
          <w:lang w:val="en-GB" w:eastAsia="zh-CN"/>
        </w:rPr>
        <w:t>ataset and methods</w:t>
      </w:r>
      <w:bookmarkEnd w:id="9"/>
    </w:p>
    <w:p w14:paraId="36204F59" w14:textId="31560798" w:rsidR="00367894" w:rsidRPr="00C021E6" w:rsidRDefault="00367894" w:rsidP="008D178A">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models </w:t>
      </w:r>
      <w:r w:rsidR="000868D7">
        <w:rPr>
          <w:rFonts w:cs="Times New Roman"/>
          <w:szCs w:val="24"/>
        </w:rPr>
        <w:lastRenderedPageBreak/>
        <w:t>are</w:t>
      </w:r>
      <w:r w:rsidR="008D178A">
        <w:rPr>
          <w:rFonts w:cs="Times New Roman"/>
          <w:szCs w:val="24"/>
        </w:rPr>
        <w:t xml:space="preserve"> not </w:t>
      </w:r>
      <w:r w:rsidR="000868D7">
        <w:rPr>
          <w:rFonts w:cs="Times New Roman"/>
          <w:szCs w:val="24"/>
        </w:rPr>
        <w:t xml:space="preserve">the </w:t>
      </w:r>
      <w:r w:rsidR="008D178A">
        <w:rPr>
          <w:rFonts w:cs="Times New Roman"/>
          <w:szCs w:val="24"/>
        </w:rPr>
        <w:t>state</w:t>
      </w:r>
      <w:r w:rsidR="000868D7">
        <w:rPr>
          <w:rFonts w:cs="Times New Roman"/>
          <w:szCs w:val="24"/>
        </w:rPr>
        <w:t xml:space="preserve"> </w:t>
      </w:r>
      <w:r w:rsidR="008D178A">
        <w:rPr>
          <w:rFonts w:cs="Times New Roman"/>
          <w:szCs w:val="24"/>
        </w:rPr>
        <w:t>of</w:t>
      </w:r>
      <w:r w:rsidR="000868D7">
        <w:rPr>
          <w:rFonts w:cs="Times New Roman"/>
          <w:szCs w:val="24"/>
        </w:rPr>
        <w:t xml:space="preserve"> </w:t>
      </w:r>
      <w:r w:rsidR="008D178A">
        <w:rPr>
          <w:rFonts w:cs="Times New Roman"/>
          <w:szCs w:val="24"/>
        </w:rPr>
        <w:t>the</w:t>
      </w:r>
      <w:r w:rsidR="000868D7">
        <w:rPr>
          <w:rFonts w:cs="Times New Roman"/>
          <w:szCs w:val="24"/>
        </w:rPr>
        <w:t xml:space="preserve"> </w:t>
      </w:r>
      <w:r w:rsidR="008D178A">
        <w:rPr>
          <w:rFonts w:cs="Times New Roman"/>
          <w:szCs w:val="24"/>
        </w:rPr>
        <w:t>art</w:t>
      </w:r>
      <w:r w:rsidR="000868D7">
        <w:rPr>
          <w:rFonts w:cs="Times New Roman"/>
          <w:szCs w:val="24"/>
        </w:rPr>
        <w:t xml:space="preserve"> in </w:t>
      </w:r>
      <w:r w:rsidR="00872FB4">
        <w:rPr>
          <w:rFonts w:cs="Times New Roman"/>
          <w:szCs w:val="24"/>
        </w:rPr>
        <w:t>recent years</w:t>
      </w:r>
      <w:r w:rsidR="008D178A">
        <w:rPr>
          <w:rFonts w:cs="Times New Roman"/>
          <w:szCs w:val="24"/>
        </w:rPr>
        <w:t xml:space="preserve">, but they are sufficient for </w:t>
      </w:r>
      <w:r w:rsidRPr="00C021E6">
        <w:rPr>
          <w:rFonts w:cs="Times New Roman"/>
          <w:szCs w:val="24"/>
        </w:rPr>
        <w:t xml:space="preserve">testing </w:t>
      </w:r>
      <w:r w:rsidR="00B06024">
        <w:rPr>
          <w:rFonts w:cs="Times New Roman"/>
          <w:szCs w:val="24"/>
        </w:rPr>
        <w:t xml:space="preserve">scenarios for </w:t>
      </w:r>
      <w:r w:rsidRPr="00C021E6">
        <w:rPr>
          <w:rFonts w:cs="Times New Roman"/>
          <w:szCs w:val="24"/>
        </w:rPr>
        <w:t>federated learning</w:t>
      </w:r>
      <w:r w:rsidR="00B06024">
        <w:rPr>
          <w:rFonts w:cs="Times New Roman"/>
          <w:szCs w:val="24"/>
        </w:rPr>
        <w:t>.</w:t>
      </w:r>
    </w:p>
    <w:p w14:paraId="3A869F7B" w14:textId="4E135E14" w:rsidR="006042FD" w:rsidRPr="00367894" w:rsidRDefault="00367894" w:rsidP="00A40554">
      <w:pPr>
        <w:rPr>
          <w:rFonts w:eastAsia="Times New Roman" w:cs="Times New Roman"/>
          <w:lang w:val="en"/>
        </w:rPr>
      </w:pPr>
      <w:r w:rsidRPr="00C021E6">
        <w:rPr>
          <w:rFonts w:cs="Times New Roman"/>
          <w:szCs w:val="24"/>
        </w:rPr>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10" w:name="_Toc41822826"/>
      <w:r w:rsidRPr="00A20A7C">
        <w:rPr>
          <w:szCs w:val="28"/>
        </w:rPr>
        <w:t>CIFAR-10 dataset</w:t>
      </w:r>
      <w:bookmarkEnd w:id="10"/>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11" w:name="_Toc41822827"/>
      <w:bookmarkStart w:id="12" w:name="_Toc439084675"/>
      <w:r w:rsidRPr="00A43572">
        <w:rPr>
          <w:szCs w:val="28"/>
        </w:rPr>
        <w:t>OIA-DDR dataset</w:t>
      </w:r>
      <w:bookmarkEnd w:id="11"/>
    </w:p>
    <w:p w14:paraId="66C1EF24" w14:textId="32BF24AC"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9EE9EF7"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00CE2CBF" w:rsidR="00367894" w:rsidRDefault="00367894" w:rsidP="00367894">
      <w:r w:rsidRPr="00C021E6">
        <w:rPr>
          <w:rFonts w:cs="Times New Roman"/>
          <w:szCs w:val="24"/>
        </w:rPr>
        <w:t xml:space="preserve">In our implementation, we select 10000 balanced samples and divide it </w:t>
      </w:r>
      <w:r w:rsidR="001528B4">
        <w:rPr>
          <w:rFonts w:cs="Times New Roman"/>
          <w:szCs w:val="24"/>
        </w:rPr>
        <w:t>in</w:t>
      </w:r>
      <w:r w:rsidRPr="00C021E6">
        <w:rPr>
          <w:rFonts w:cs="Times New Roman"/>
          <w:szCs w:val="24"/>
        </w:rPr>
        <w:t xml:space="preserve">to </w:t>
      </w:r>
      <w:r w:rsidR="00025D96">
        <w:rPr>
          <w:rFonts w:cs="Times New Roman"/>
          <w:szCs w:val="24"/>
        </w:rPr>
        <w:t xml:space="preserve">a </w:t>
      </w:r>
      <w:r w:rsidRPr="00C021E6">
        <w:rPr>
          <w:rFonts w:cs="Times New Roman"/>
          <w:szCs w:val="24"/>
        </w:rPr>
        <w:t>slightly non-IID federate training set</w:t>
      </w:r>
      <w:r w:rsidR="00974EBF">
        <w:rPr>
          <w:rFonts w:cs="Times New Roman"/>
          <w:szCs w:val="24"/>
        </w:rPr>
        <w:t xml:space="preserve"> (assume there are a large and balanced client and 2 small and unbalanced clients)</w:t>
      </w:r>
      <w:r w:rsidRPr="00C021E6">
        <w:rPr>
          <w:rFonts w:cs="Times New Roman"/>
          <w:szCs w:val="24"/>
        </w:rPr>
        <w:t xml:space="preserve">. The rest 2521 samples are used for testing. An IID version of </w:t>
      </w:r>
      <w:r w:rsidR="00025D96">
        <w:rPr>
          <w:rFonts w:cs="Times New Roman"/>
          <w:szCs w:val="24"/>
        </w:rPr>
        <w:t xml:space="preserve">the </w:t>
      </w:r>
      <w:r w:rsidRPr="00C021E6">
        <w:rPr>
          <w:rFonts w:cs="Times New Roman"/>
          <w:szCs w:val="24"/>
        </w:rPr>
        <w:t>training is also tested</w:t>
      </w:r>
      <w:r w:rsidR="00974EBF">
        <w:rPr>
          <w:rFonts w:cs="Times New Roman"/>
          <w:szCs w:val="24"/>
        </w:rPr>
        <w:t xml:space="preserve"> (which is an ideal scenario)</w:t>
      </w:r>
      <w:r w:rsidRPr="00C021E6">
        <w:rPr>
          <w:rFonts w:cs="Times New Roman"/>
          <w:szCs w:val="24"/>
        </w:rPr>
        <w:t>.</w:t>
      </w:r>
    </w:p>
    <w:p w14:paraId="4FFB5B61" w14:textId="1B1D9A21" w:rsidR="00367894" w:rsidRDefault="00367894" w:rsidP="00367894">
      <w:pPr>
        <w:jc w:val="center"/>
      </w:pPr>
      <w:r>
        <w:rPr>
          <w:noProof/>
        </w:rPr>
        <w:drawing>
          <wp:inline distT="0" distB="0" distL="0" distR="0" wp14:anchorId="4582A18B" wp14:editId="7B65A1CC">
            <wp:extent cx="2613660" cy="1644960"/>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9912" cy="1705538"/>
                    </a:xfrm>
                    <a:prstGeom prst="rect">
                      <a:avLst/>
                    </a:prstGeom>
                    <a:noFill/>
                    <a:ln>
                      <a:noFill/>
                    </a:ln>
                  </pic:spPr>
                </pic:pic>
              </a:graphicData>
            </a:graphic>
          </wp:inline>
        </w:drawing>
      </w:r>
      <w:r w:rsidRPr="00EF1258">
        <w:rPr>
          <w:noProof/>
        </w:rPr>
        <w:t xml:space="preserve"> </w:t>
      </w:r>
      <w:r w:rsidR="00710A22">
        <w:rPr>
          <w:noProof/>
        </w:rPr>
        <w:drawing>
          <wp:inline distT="0" distB="0" distL="0" distR="0" wp14:anchorId="3E68C4D9" wp14:editId="444FDD1C">
            <wp:extent cx="2606040" cy="1640165"/>
            <wp:effectExtent l="0" t="0" r="3810" b="0"/>
            <wp:docPr id="26" name="图片 26"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6184" cy="1671724"/>
                    </a:xfrm>
                    <a:prstGeom prst="rect">
                      <a:avLst/>
                    </a:prstGeom>
                    <a:noFill/>
                    <a:ln>
                      <a:noFill/>
                    </a:ln>
                  </pic:spPr>
                </pic:pic>
              </a:graphicData>
            </a:graphic>
          </wp:inline>
        </w:drawing>
      </w:r>
    </w:p>
    <w:p w14:paraId="60DE34E2" w14:textId="0AAC3B04"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 xml:space="preserve">Left: Samples in OIA-DDR dataset. Right: Sample distribution in </w:t>
      </w:r>
      <w:r w:rsidR="00025D96">
        <w:rPr>
          <w:b/>
          <w:bCs/>
          <w:sz w:val="18"/>
          <w:szCs w:val="18"/>
          <w:lang w:val="en-GB"/>
        </w:rPr>
        <w:t xml:space="preserve">the </w:t>
      </w:r>
      <w:r w:rsidRPr="00D66D06">
        <w:rPr>
          <w:b/>
          <w:bCs/>
          <w:sz w:val="18"/>
          <w:szCs w:val="18"/>
          <w:lang w:val="en-GB"/>
        </w:rPr>
        <w:t>non-IID training set.</w:t>
      </w:r>
      <w:r w:rsidRPr="00367894">
        <w:rPr>
          <w:lang w:val="en-GB"/>
        </w:rPr>
        <w:t xml:space="preserve"> </w:t>
      </w:r>
    </w:p>
    <w:p w14:paraId="2734D506" w14:textId="6DF8E4C2" w:rsidR="001D3555" w:rsidRDefault="001D3555" w:rsidP="001D3555">
      <w:pPr>
        <w:pStyle w:val="2"/>
      </w:pPr>
      <w:bookmarkStart w:id="13" w:name="_Toc41822828"/>
      <w:r>
        <w:t>T</w:t>
      </w:r>
      <w:r w:rsidRPr="0023255F">
        <w:t>raining designs</w:t>
      </w:r>
      <w:bookmarkEnd w:id="13"/>
    </w:p>
    <w:p w14:paraId="107740B8" w14:textId="55399AE3" w:rsidR="00FA4D39" w:rsidRDefault="00FA4D39" w:rsidP="00FA4D39">
      <w:r>
        <w:t xml:space="preserve">The task for CIFAR-10 is to input images of size 32x32x3 and classify them </w:t>
      </w:r>
      <w:r w:rsidR="00025D96">
        <w:t>in</w:t>
      </w:r>
      <w:r>
        <w:t xml:space="preserve">to 10 categories. The model is provided by </w:t>
      </w:r>
      <w:r w:rsidRPr="00D225A4">
        <w:t xml:space="preserve">Mattias </w:t>
      </w:r>
      <w:r w:rsidRPr="00D225A4">
        <w:rPr>
          <w:rFonts w:hint="eastAsia"/>
        </w:rPr>
        <w:t>Å</w:t>
      </w:r>
      <w:r w:rsidRPr="00D225A4">
        <w:t>kesson</w:t>
      </w:r>
      <w:r w:rsidR="004A2BB9">
        <w:t xml:space="preserve"> from </w:t>
      </w:r>
      <w:r w:rsidR="00FE7703" w:rsidRPr="00FE7703">
        <w:t xml:space="preserve">Scaleout </w:t>
      </w:r>
      <w:r w:rsidR="00FE7703">
        <w:t>S</w:t>
      </w:r>
      <w:r w:rsidR="00FE7703" w:rsidRPr="00FE7703">
        <w:t>ystems</w:t>
      </w:r>
      <w:r>
        <w:t xml:space="preserve">. We apply </w:t>
      </w:r>
      <w:r w:rsidR="00025D96">
        <w:t xml:space="preserve">the </w:t>
      </w:r>
      <w:r>
        <w:lastRenderedPageBreak/>
        <w:t xml:space="preserve">ADAM optimizer with </w:t>
      </w:r>
      <w:r w:rsidR="00025D96">
        <w:t xml:space="preserve">the </w:t>
      </w:r>
      <w:r>
        <w:t>learning rate set to 1e-3. The batch size is set to 100</w:t>
      </w:r>
      <w:r w:rsidR="006943E5">
        <w:t xml:space="preserve"> (or below 100 in tests with 4k dataset)</w:t>
      </w:r>
      <w:r>
        <w:t xml:space="preserve">; </w:t>
      </w:r>
      <w:r w:rsidR="00025D96">
        <w:t xml:space="preserve">the </w:t>
      </w:r>
      <w:r>
        <w:t xml:space="preserve">loss will be calculated by </w:t>
      </w:r>
      <w:r w:rsidRPr="00AC334C">
        <w:t>categorical cross</w:t>
      </w:r>
      <w:r>
        <w:t>-</w:t>
      </w:r>
      <w:r w:rsidRPr="00AC334C">
        <w:t>entropy</w:t>
      </w:r>
      <w:r>
        <w:t xml:space="preserve">. </w:t>
      </w:r>
    </w:p>
    <w:p w14:paraId="49FA8844" w14:textId="1B7D13C9" w:rsidR="00FA4D39" w:rsidRDefault="00FA4D39" w:rsidP="00FA4D39">
      <w:pPr>
        <w:rPr>
          <w:color w:val="000000" w:themeColor="text1"/>
        </w:rPr>
      </w:pPr>
      <w:r w:rsidRPr="0054350E">
        <w:rPr>
          <w:rFonts w:hint="eastAsia"/>
          <w:color w:val="000000" w:themeColor="text1"/>
        </w:rPr>
        <w:t>T</w:t>
      </w:r>
      <w:r w:rsidRPr="0054350E">
        <w:rPr>
          <w:color w:val="000000" w:themeColor="text1"/>
        </w:rPr>
        <w:t xml:space="preserve">he task for </w:t>
      </w:r>
      <w:r w:rsidR="00025D96">
        <w:rPr>
          <w:color w:val="000000" w:themeColor="text1"/>
        </w:rPr>
        <w:t xml:space="preserve">the </w:t>
      </w:r>
      <w:r w:rsidRPr="0054350E">
        <w:rPr>
          <w:color w:val="000000" w:themeColor="text1"/>
        </w:rPr>
        <w:t>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sidR="00025D96">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w:t>
      </w:r>
      <w:r w:rsidR="00025D96">
        <w:rPr>
          <w:color w:val="000000" w:themeColor="text1"/>
        </w:rPr>
        <w:t xml:space="preserve">the </w:t>
      </w:r>
      <w:r w:rsidRPr="0054350E">
        <w:rPr>
          <w:color w:val="000000" w:themeColor="text1"/>
        </w:rPr>
        <w:t>ADAM</w:t>
      </w:r>
      <w:r>
        <w:rPr>
          <w:color w:val="000000" w:themeColor="text1"/>
        </w:rPr>
        <w:t xml:space="preserve"> optimizer</w:t>
      </w:r>
      <w:r w:rsidRPr="0054350E">
        <w:rPr>
          <w:color w:val="000000" w:themeColor="text1"/>
        </w:rPr>
        <w:t xml:space="preserve"> with </w:t>
      </w:r>
      <w:r w:rsidR="00025D96">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sidR="00025D96">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4" w:name="_Toc41822829"/>
      <w:r w:rsidRPr="007E3B47">
        <w:t>Scenarios testing</w:t>
      </w:r>
      <w:bookmarkEnd w:id="14"/>
    </w:p>
    <w:p w14:paraId="2BBEEBB8" w14:textId="0E375893"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5" w:name="_Toc41822830"/>
      <w:bookmarkEnd w:id="12"/>
      <w:r w:rsidRPr="001D3555">
        <w:rPr>
          <w:lang w:val="en-GB"/>
        </w:rPr>
        <w:t>Simulation System</w:t>
      </w:r>
      <w:bookmarkEnd w:id="15"/>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286CD200" w:rsidR="00547324" w:rsidRDefault="00547324" w:rsidP="00547324">
      <w:r>
        <w:t xml:space="preserve">When the system starts, the central node will initialize a model. We apply </w:t>
      </w:r>
      <w:r w:rsidRPr="002C7659">
        <w:t>Federated Averaging</w:t>
      </w:r>
      <w:r>
        <w:t xml:space="preserve"> in this system, weighted by </w:t>
      </w:r>
      <w:r w:rsidR="00025D96">
        <w:t xml:space="preserve">the </w:t>
      </w:r>
      <w:r>
        <w:t>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7E08057" w14:textId="2E8CF20B" w:rsidR="001D3555" w:rsidRPr="00547324" w:rsidRDefault="00547324" w:rsidP="00091F1E">
      <w:pPr>
        <w:rPr>
          <w:color w:val="C0504D" w:themeColor="accent2"/>
        </w:rPr>
      </w:pPr>
      <w:r>
        <w:rPr>
          <w:rFonts w:hint="eastAsia"/>
        </w:rPr>
        <w:t>A</w:t>
      </w:r>
      <w:r>
        <w:t xml:space="preserve">fter </w:t>
      </w:r>
      <w:r w:rsidR="00025D96">
        <w:t xml:space="preserve">the </w:t>
      </w:r>
      <w:r>
        <w:t xml:space="preserve">simulation, we collect the evaluation results in </w:t>
      </w:r>
      <w:r w:rsidR="00025D96">
        <w:t xml:space="preserve">the </w:t>
      </w:r>
      <w:r>
        <w:t xml:space="preserve">central node’s folder as the overall testing history and average the node’s training history as the overall training history. </w:t>
      </w:r>
    </w:p>
    <w:p w14:paraId="7D657BB2" w14:textId="0EBA2C6D" w:rsidR="001D3555" w:rsidRDefault="001D3555" w:rsidP="001D3555">
      <w:pPr>
        <w:pStyle w:val="3"/>
      </w:pPr>
      <w:bookmarkStart w:id="16" w:name="_Toc41822831"/>
      <w:r w:rsidRPr="001D3555">
        <w:t>Pilot Tests</w:t>
      </w:r>
      <w:bookmarkEnd w:id="16"/>
    </w:p>
    <w:p w14:paraId="73A48F6A" w14:textId="13BF1D30" w:rsidR="00665F5D" w:rsidRDefault="00665F5D" w:rsidP="00665F5D">
      <w:r>
        <w:t>Before the formal implementation of scenario testing, we test the system with various sizes of dataset</w:t>
      </w:r>
      <w:r w:rsidR="00025D96">
        <w:t>s</w:t>
      </w:r>
      <w:r>
        <w:t xml:space="preserve">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rsidR="00025D96">
        <w:t xml:space="preserve">the </w:t>
      </w:r>
      <w:r w:rsidRPr="00083383">
        <w:t xml:space="preserve">training dataset. </w:t>
      </w:r>
      <w:r>
        <w:t xml:space="preserve">The result </w:t>
      </w:r>
      <w:r w:rsidR="00E31C01">
        <w:t xml:space="preserve">may </w:t>
      </w:r>
      <w:r>
        <w:t xml:space="preserve">fluctuate due to randomness, but it is obvious that the performance of both federated and centralized learning can be improved with </w:t>
      </w:r>
      <w:r w:rsidR="00025D96">
        <w:t xml:space="preserve">the </w:t>
      </w:r>
      <w:r>
        <w:t xml:space="preserve">larger training set, and federated learning always acting at </w:t>
      </w:r>
      <w:r w:rsidR="00025D96">
        <w:t xml:space="preserve">a </w:t>
      </w:r>
      <w:r>
        <w:t>slower speed than the centralized learning.</w:t>
      </w:r>
    </w:p>
    <w:p w14:paraId="0B1ED44A" w14:textId="77777777" w:rsidR="00665F5D" w:rsidRDefault="00665F5D" w:rsidP="00665F5D">
      <w:pPr>
        <w:jc w:val="center"/>
      </w:pPr>
      <w:r>
        <w:rPr>
          <w:noProof/>
        </w:rPr>
        <w:lastRenderedPageBreak/>
        <w:drawing>
          <wp:inline distT="0" distB="0" distL="0" distR="0" wp14:anchorId="2F8DEF80" wp14:editId="37A34B17">
            <wp:extent cx="2573752" cy="1795462"/>
            <wp:effectExtent l="0" t="0" r="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5086" cy="1824297"/>
                    </a:xfrm>
                    <a:prstGeom prst="rect">
                      <a:avLst/>
                    </a:prstGeom>
                    <a:noFill/>
                    <a:ln>
                      <a:noFill/>
                    </a:ln>
                  </pic:spPr>
                </pic:pic>
              </a:graphicData>
            </a:graphic>
          </wp:inline>
        </w:drawing>
      </w:r>
      <w:r w:rsidRPr="0002709D">
        <w:t xml:space="preserve"> </w:t>
      </w:r>
      <w:r>
        <w:rPr>
          <w:noProof/>
        </w:rPr>
        <w:drawing>
          <wp:inline distT="0" distB="0" distL="0" distR="0" wp14:anchorId="24C84D33" wp14:editId="5E26FC0F">
            <wp:extent cx="2576206" cy="1781175"/>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2133" cy="1806015"/>
                    </a:xfrm>
                    <a:prstGeom prst="rect">
                      <a:avLst/>
                    </a:prstGeom>
                    <a:noFill/>
                    <a:ln>
                      <a:noFill/>
                    </a:ln>
                  </pic:spPr>
                </pic:pic>
              </a:graphicData>
            </a:graphic>
          </wp:inline>
        </w:drawing>
      </w:r>
    </w:p>
    <w:p w14:paraId="2661DADA" w14:textId="1CC0F0D0"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T</w:t>
      </w:r>
      <w:r w:rsidR="00025D96">
        <w:rPr>
          <w:b/>
          <w:bCs/>
          <w:sz w:val="18"/>
          <w:szCs w:val="18"/>
          <w:lang w:val="en-GB"/>
        </w:rPr>
        <w:t>he t</w:t>
      </w:r>
      <w:r w:rsidRPr="00665F5D">
        <w:rPr>
          <w:b/>
          <w:bCs/>
          <w:sz w:val="18"/>
          <w:szCs w:val="18"/>
          <w:lang w:val="en-GB"/>
        </w:rPr>
        <w:t xml:space="preserve">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w:t>
      </w:r>
      <w:r w:rsidR="00F8019E">
        <w:rPr>
          <w:b/>
          <w:bCs/>
          <w:sz w:val="18"/>
          <w:szCs w:val="18"/>
          <w:lang w:val="en-GB"/>
        </w:rPr>
        <w:t xml:space="preserve">the </w:t>
      </w:r>
      <w:r w:rsidRPr="00665F5D">
        <w:rPr>
          <w:b/>
          <w:bCs/>
          <w:sz w:val="18"/>
          <w:szCs w:val="18"/>
          <w:lang w:val="en-GB"/>
        </w:rPr>
        <w:t xml:space="preserve">minimal loss under various dataset size. </w:t>
      </w:r>
    </w:p>
    <w:p w14:paraId="1315A44E" w14:textId="43E3D780" w:rsidR="00665F5D" w:rsidRDefault="00665F5D" w:rsidP="00665F5D">
      <w:r>
        <w:t>In previous works</w:t>
      </w:r>
      <w:r w:rsidR="00025D96">
        <w:t>,</w:t>
      </w:r>
      <w:r>
        <w:t xml:space="preserve"> we already know that a non-IID training set can result in performance </w:t>
      </w:r>
      <w:r w:rsidRPr="006510FE">
        <w:t>degradation</w:t>
      </w:r>
      <w:r>
        <w:t xml:space="preserve"> in federated learning. </w:t>
      </w:r>
      <w:r w:rsidR="004F1BC9" w:rsidRPr="00A3590A">
        <w:t xml:space="preserve">We </w:t>
      </w:r>
      <w:r w:rsidR="00A3590A">
        <w:t>present</w:t>
      </w:r>
      <w:r w:rsidR="00A8344D" w:rsidRPr="00A3590A">
        <w:t xml:space="preserve"> the skew in label distribution</w:t>
      </w:r>
      <w:r w:rsidR="00A3590A">
        <w:t xml:space="preserve"> simply</w:t>
      </w:r>
      <w:r w:rsidRPr="00A3590A">
        <w:t xml:space="preserve"> b</w:t>
      </w:r>
      <w:r w:rsidR="00715D2D" w:rsidRPr="00A3590A">
        <w:t>y</w:t>
      </w:r>
      <w:r w:rsidRPr="00A3590A">
        <w:t xml:space="preserve"> </w:t>
      </w:r>
      <w:r w:rsidR="00122556">
        <w:t xml:space="preserve">the </w:t>
      </w:r>
      <w:r w:rsidRPr="00A3590A">
        <w:t>available classes in each node.</w:t>
      </w:r>
      <w:r>
        <w:t xml:space="preserve"> </w:t>
      </w:r>
      <w:r w:rsidRPr="0068224D">
        <w:t xml:space="preserve">Figure 3 </w:t>
      </w:r>
      <w:r>
        <w:t>shows federated learning</w:t>
      </w:r>
      <w:r w:rsidR="00025D96">
        <w:t xml:space="preserve"> </w:t>
      </w:r>
      <w:r>
        <w:t xml:space="preserve">at different non-IID levels. </w:t>
      </w:r>
      <w:r w:rsidR="00025D96">
        <w:t>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2D83B1E3">
            <wp:extent cx="2663634" cy="1690688"/>
            <wp:effectExtent l="0" t="0" r="381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5918" cy="1717527"/>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0034C15A">
            <wp:extent cx="2657475" cy="1671765"/>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8966" cy="1729320"/>
                    </a:xfrm>
                    <a:prstGeom prst="rect">
                      <a:avLst/>
                    </a:prstGeom>
                    <a:noFill/>
                    <a:ln>
                      <a:noFill/>
                    </a:ln>
                  </pic:spPr>
                </pic:pic>
              </a:graphicData>
            </a:graphic>
          </wp:inline>
        </w:drawing>
      </w:r>
    </w:p>
    <w:p w14:paraId="3C7D8416" w14:textId="617623F7"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 xml:space="preserve">with </w:t>
      </w:r>
      <w:r w:rsidR="00025D96">
        <w:rPr>
          <w:b/>
          <w:bCs/>
          <w:sz w:val="18"/>
          <w:szCs w:val="18"/>
          <w:lang w:val="en-GB"/>
        </w:rPr>
        <w:t xml:space="preserve">the </w:t>
      </w:r>
      <w:r w:rsidRPr="00665F5D">
        <w:rPr>
          <w:b/>
          <w:bCs/>
          <w:sz w:val="18"/>
          <w:szCs w:val="18"/>
          <w:lang w:val="en-GB"/>
        </w:rPr>
        <w:t>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36157375" w:rsidR="00665F5D" w:rsidRDefault="00665F5D" w:rsidP="00665F5D">
      <w:r>
        <w:t xml:space="preserve">We also have observed a weird trend when testing between dataset of size 4000 and 40000 under 2 class non-IID circumstances. In other circumstances, training with </w:t>
      </w:r>
      <w:r w:rsidR="00025D96">
        <w:t xml:space="preserve">the </w:t>
      </w:r>
      <w:r>
        <w:t>larger dataset always result</w:t>
      </w:r>
      <w:r w:rsidR="00025D96">
        <w:t>s</w:t>
      </w:r>
      <w:r>
        <w:t xml:space="preserve"> in higher accuracy, while in this circumstance the trend is inverted.</w:t>
      </w:r>
      <w:r w:rsidR="0072581F">
        <w:t xml:space="preserve"> This inverted trend is also detectable in other 2 class and IID circumstances</w:t>
      </w:r>
      <w:r w:rsidR="001217ED">
        <w:t xml:space="preserve">, indicating </w:t>
      </w:r>
      <w:r w:rsidR="000E7D04">
        <w:t xml:space="preserve">a possibility </w:t>
      </w:r>
      <w:r w:rsidR="001217ED">
        <w:t xml:space="preserve">that </w:t>
      </w:r>
      <w:r w:rsidR="00736D63">
        <w:t>training</w:t>
      </w:r>
      <w:r w:rsidR="001217ED">
        <w:t xml:space="preserve"> with </w:t>
      </w:r>
      <w:r w:rsidR="00025D96">
        <w:t xml:space="preserve">the </w:t>
      </w:r>
      <w:r w:rsidR="001217ED">
        <w:t xml:space="preserve">larger dataset can be influenced more when </w:t>
      </w:r>
      <w:r w:rsidR="00025D96">
        <w:t xml:space="preserve">the </w:t>
      </w:r>
      <w:r w:rsidR="00C91120">
        <w:t>system</w:t>
      </w:r>
      <w:r w:rsidR="001217ED">
        <w:t xml:space="preserve"> is seriously non-IID.</w:t>
      </w:r>
    </w:p>
    <w:p w14:paraId="7821ADB9" w14:textId="77777777" w:rsidR="00665F5D" w:rsidRDefault="00665F5D" w:rsidP="00550099">
      <w:pPr>
        <w:jc w:val="center"/>
      </w:pPr>
      <w:r>
        <w:rPr>
          <w:noProof/>
        </w:rPr>
        <w:lastRenderedPageBreak/>
        <w:drawing>
          <wp:inline distT="0" distB="0" distL="0" distR="0" wp14:anchorId="2706A34E" wp14:editId="64069BD3">
            <wp:extent cx="2644775" cy="1668727"/>
            <wp:effectExtent l="0" t="0" r="3175"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3186" cy="1730820"/>
                    </a:xfrm>
                    <a:prstGeom prst="rect">
                      <a:avLst/>
                    </a:prstGeom>
                    <a:noFill/>
                    <a:ln>
                      <a:noFill/>
                    </a:ln>
                  </pic:spPr>
                </pic:pic>
              </a:graphicData>
            </a:graphic>
          </wp:inline>
        </w:drawing>
      </w:r>
    </w:p>
    <w:p w14:paraId="174714A9" w14:textId="32D1A7C2"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sidR="001528B4">
        <w:rPr>
          <w:b/>
          <w:bCs/>
          <w:sz w:val="18"/>
          <w:szCs w:val="18"/>
          <w:lang w:val="en-GB"/>
        </w:rPr>
        <w:t xml:space="preserve">the </w:t>
      </w:r>
      <w:r w:rsidRPr="00D66D06">
        <w:rPr>
          <w:b/>
          <w:bCs/>
          <w:sz w:val="18"/>
          <w:szCs w:val="18"/>
          <w:lang w:val="en-GB"/>
        </w:rPr>
        <w:t>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7" w:name="_Toc41822832"/>
      <w:r w:rsidRPr="001D3555">
        <w:t>Default Simulation Settings</w:t>
      </w:r>
      <w:bookmarkEnd w:id="17"/>
    </w:p>
    <w:p w14:paraId="60AC630D" w14:textId="0DA32266" w:rsidR="00EF009E" w:rsidRDefault="00EF009E" w:rsidP="00EF009E">
      <w:r>
        <w:t>We select a balanced total training set of size 4000 or 40000 and apply evaluation with C</w:t>
      </w:r>
      <w:r w:rsidR="001F4525">
        <w:t>IFAR</w:t>
      </w:r>
      <w:r>
        <w:t>10’s whole testing set. T</w:t>
      </w:r>
      <w:r w:rsidR="001528B4">
        <w:t>he t</w:t>
      </w:r>
      <w:r>
        <w:t xml:space="preserve">raining set </w:t>
      </w:r>
      <w:r w:rsidR="001528B4">
        <w:t>is</w:t>
      </w:r>
      <w:r>
        <w:t xml:space="preserve"> distributed to 10 or 40 nodes depending on the experimental design. Client nodes are in equal size and samples from available classes within a node are balanced. By default, local epochs are set to 1</w:t>
      </w:r>
      <w:r w:rsidR="001528B4">
        <w:t>,</w:t>
      </w:r>
      <w:r>
        <w:t xml:space="preserve"> and global rounds are set to 1000. Evaluation is performed by the central node. In each scenario, we change 1 parameter and compare it to the one without that change.</w:t>
      </w:r>
    </w:p>
    <w:p w14:paraId="4CB9990D" w14:textId="3D2B4F70"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w:t>
      </w:r>
      <w:r w:rsidR="001528B4">
        <w:rPr>
          <w:color w:val="000000" w:themeColor="text1"/>
        </w:rPr>
        <w:t xml:space="preserve">the </w:t>
      </w:r>
      <w:r w:rsidRPr="00074F4A">
        <w:rPr>
          <w:color w:val="000000" w:themeColor="text1"/>
        </w:rPr>
        <w:t>dataset of size 4000</w:t>
      </w:r>
      <w:r>
        <w:rPr>
          <w:color w:val="000000" w:themeColor="text1"/>
        </w:rPr>
        <w:t xml:space="preserve"> (4k dataset)</w:t>
      </w:r>
      <w:r w:rsidRPr="00074F4A">
        <w:rPr>
          <w:color w:val="000000" w:themeColor="text1"/>
        </w:rPr>
        <w:t xml:space="preserve"> and under 2 class, 3 class, 5 class and IID circumstances with </w:t>
      </w:r>
      <w:r w:rsidR="001528B4">
        <w:rPr>
          <w:color w:val="000000" w:themeColor="text1"/>
        </w:rPr>
        <w:t xml:space="preserve">the </w:t>
      </w:r>
      <w:r w:rsidRPr="00074F4A">
        <w:rPr>
          <w:color w:val="000000" w:themeColor="text1"/>
        </w:rPr>
        <w:t>dataset of size 40000</w:t>
      </w:r>
      <w:r>
        <w:rPr>
          <w:color w:val="000000" w:themeColor="text1"/>
        </w:rPr>
        <w:t xml:space="preserve"> (40k dataset)</w:t>
      </w:r>
      <w:r w:rsidRPr="00074F4A">
        <w:rPr>
          <w:color w:val="000000" w:themeColor="text1"/>
        </w:rPr>
        <w:t xml:space="preserve">. </w:t>
      </w:r>
      <w:r>
        <w:rPr>
          <w:color w:val="000000" w:themeColor="text1"/>
        </w:rPr>
        <w:t xml:space="preserve">Early stopping of 500 rounds has been applied to testing with </w:t>
      </w:r>
      <w:r w:rsidR="001528B4">
        <w:rPr>
          <w:color w:val="000000" w:themeColor="text1"/>
        </w:rPr>
        <w:t xml:space="preserve">the </w:t>
      </w:r>
      <w:r>
        <w:rPr>
          <w:color w:val="000000" w:themeColor="text1"/>
        </w:rPr>
        <w:t>4k dataset.</w:t>
      </w:r>
    </w:p>
    <w:p w14:paraId="013D49BE" w14:textId="07315727" w:rsidR="001D3555" w:rsidRDefault="001D3555" w:rsidP="001D3555">
      <w:pPr>
        <w:pStyle w:val="3"/>
      </w:pPr>
      <w:bookmarkStart w:id="18" w:name="_Toc41822833"/>
      <w:r w:rsidRPr="001D3555">
        <w:t>Model Poisoning</w:t>
      </w:r>
      <w:bookmarkEnd w:id="18"/>
    </w:p>
    <w:p w14:paraId="2260F722" w14:textId="5FE7F3C3" w:rsidR="006B002A" w:rsidRDefault="006B002A" w:rsidP="006B002A">
      <w:r>
        <w:t xml:space="preserve">We test this scenario where there is an abnormal node that returns arbitrary weights at each global round. We split the training set to 10 nodes and added an abnormal node </w:t>
      </w:r>
      <w:r w:rsidR="00A95ACB">
        <w:t>that</w:t>
      </w:r>
      <w:r>
        <w:t xml:space="preserve"> claims to be 1% or 10% as large as </w:t>
      </w:r>
      <w:r w:rsidR="001528B4">
        <w:t xml:space="preserve">the </w:t>
      </w:r>
      <w:r>
        <w:t xml:space="preserve">total training dataset. </w:t>
      </w:r>
    </w:p>
    <w:p w14:paraId="0AE914F7" w14:textId="115B83E7" w:rsidR="001D3555" w:rsidRPr="006B002A" w:rsidRDefault="006B002A" w:rsidP="001D3555">
      <w:r>
        <w:rPr>
          <w:rFonts w:hint="eastAsia"/>
        </w:rPr>
        <w:t>T</w:t>
      </w:r>
      <w:r>
        <w:t xml:space="preserve">esting is performed with </w:t>
      </w:r>
      <w:r w:rsidR="00466177">
        <w:t xml:space="preserve">both </w:t>
      </w:r>
      <w:r>
        <w:t xml:space="preserve">4k and 40k dataset. Additional tests of 3% abnormal node size are performed with </w:t>
      </w:r>
      <w:r w:rsidR="001528B4">
        <w:t xml:space="preserve">the </w:t>
      </w:r>
      <w:r>
        <w:t>40k dataset. Other addition</w:t>
      </w:r>
      <w:r w:rsidR="001528B4">
        <w:t>al</w:t>
      </w:r>
      <w:r>
        <w:t xml:space="preserve"> tests of poisoning frequency and poisoning data are performed with </w:t>
      </w:r>
      <w:r w:rsidR="001528B4">
        <w:t xml:space="preserve">the </w:t>
      </w:r>
      <w:r>
        <w:t>40k dataset under IID condition.</w:t>
      </w:r>
    </w:p>
    <w:p w14:paraId="2742AD88" w14:textId="2AD5F823" w:rsidR="001D3555" w:rsidRDefault="001D3555" w:rsidP="001D3555">
      <w:pPr>
        <w:pStyle w:val="3"/>
      </w:pPr>
      <w:bookmarkStart w:id="19" w:name="_Toc41822834"/>
      <w:r w:rsidRPr="001D3555">
        <w:t>Data Dispersion</w:t>
      </w:r>
      <w:bookmarkEnd w:id="19"/>
    </w:p>
    <w:p w14:paraId="6D9D173A" w14:textId="7EE001F1"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 In this scenario, we compare the training performance between 10 client</w:t>
      </w:r>
      <w:r w:rsidR="001528B4">
        <w:t>s</w:t>
      </w:r>
      <w:r>
        <w:t xml:space="preserve">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20" w:name="_Toc41822835"/>
      <w:r w:rsidRPr="001D3555">
        <w:t>Delayed Update</w:t>
      </w:r>
      <w:bookmarkEnd w:id="20"/>
    </w:p>
    <w:p w14:paraId="335EA8E8" w14:textId="72B77043" w:rsidR="006B002A" w:rsidRDefault="006B002A" w:rsidP="006B002A">
      <w:pPr>
        <w:tabs>
          <w:tab w:val="num" w:pos="720"/>
        </w:tabs>
      </w:pPr>
      <w:bookmarkStart w:id="21"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41933E4D" w:rsidR="006B002A" w:rsidRDefault="00BE73BF" w:rsidP="0003147B">
      <w:pPr>
        <w:spacing w:after="160" w:line="300" w:lineRule="auto"/>
      </w:pPr>
      <w:r>
        <w:lastRenderedPageBreak/>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p>
    <w:p w14:paraId="5A12B352" w14:textId="53A413AC"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22" w:name="_Toc41822836"/>
      <w:bookmarkEnd w:id="21"/>
      <w:r w:rsidRPr="001D3555">
        <w:t>Share data strategy</w:t>
      </w:r>
      <w:bookmarkEnd w:id="22"/>
    </w:p>
    <w:p w14:paraId="76D1A7DB" w14:textId="2D905A47" w:rsidR="00336C31" w:rsidRPr="002920E2" w:rsidRDefault="00336C31" w:rsidP="00336C31">
      <w:pPr>
        <w:tabs>
          <w:tab w:val="num" w:pos="720"/>
        </w:tabs>
        <w:rPr>
          <w:rFonts w:cs="Times New Roman"/>
          <w:szCs w:val="24"/>
        </w:rPr>
      </w:pPr>
      <w:r w:rsidRPr="002920E2">
        <w:rPr>
          <w:rFonts w:cs="Times New Roman"/>
          <w:szCs w:val="24"/>
        </w:rPr>
        <w:t xml:space="preserve">In previous tests, 1 class non-IID never behaves better than random. </w:t>
      </w:r>
      <w:r w:rsidR="00A95ACB">
        <w:rPr>
          <w:rFonts w:cs="Times New Roman"/>
          <w:szCs w:val="24"/>
        </w:rPr>
        <w:t>R</w:t>
      </w:r>
      <w:r w:rsidRPr="002920E2">
        <w:rPr>
          <w:rFonts w:cs="Times New Roman"/>
          <w:szCs w:val="24"/>
        </w:rPr>
        <w:t>esearch suggest</w:t>
      </w:r>
      <w:r w:rsidR="00100131">
        <w:rPr>
          <w:rFonts w:cs="Times New Roman"/>
          <w:szCs w:val="24"/>
        </w:rPr>
        <w:t>s</w:t>
      </w:r>
      <w:r w:rsidRPr="002920E2">
        <w:rPr>
          <w:rFonts w:cs="Times New Roman"/>
          <w:szCs w:val="24"/>
        </w:rPr>
        <w:t xml:space="preserve">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7F6BB24F" w14:textId="59300293" w:rsidR="00F41792" w:rsidRDefault="00F41792" w:rsidP="00F41792">
      <w:pPr>
        <w:tabs>
          <w:tab w:val="num" w:pos="720"/>
        </w:tabs>
      </w:pPr>
      <w:bookmarkStart w:id="23" w:name="_Toc41822837"/>
      <w:r w:rsidRPr="002920E2">
        <w:rPr>
          <w:rFonts w:cs="Times New Roman"/>
          <w:szCs w:val="24"/>
        </w:rPr>
        <w:t>In this scenario, we attempt to 3 different methods of using the shared data.</w:t>
      </w:r>
      <w:r w:rsidRPr="00242280">
        <w:rPr>
          <w:rFonts w:hint="eastAsia"/>
        </w:rPr>
        <w:t xml:space="preserve"> </w:t>
      </w:r>
      <w:r>
        <w:rPr>
          <w:rFonts w:hint="eastAsia"/>
        </w:rPr>
        <w:t>T</w:t>
      </w:r>
      <w:r>
        <w:t xml:space="preserve">esting is performed with </w:t>
      </w:r>
      <w:r w:rsidR="00A95ACB">
        <w:t xml:space="preserve">the </w:t>
      </w:r>
      <w:r>
        <w:t xml:space="preserve">4k dataset and sharing amount as large as 2.5% as the total testing set. To save time, we tested only with 1 class and 5 class non-IID circumstances for 200 rounds.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29F113BD" w14:textId="178DA5E7" w:rsidR="00CE0A30" w:rsidRPr="00695ECF" w:rsidRDefault="001D3555" w:rsidP="00CE0A30">
      <w:pPr>
        <w:pStyle w:val="2"/>
        <w:rPr>
          <w:lang w:val="en-GB"/>
        </w:rPr>
      </w:pPr>
      <w:r>
        <w:rPr>
          <w:lang w:val="en-GB"/>
        </w:rPr>
        <w:t xml:space="preserve">Cloud </w:t>
      </w:r>
      <w:r>
        <w:rPr>
          <w:szCs w:val="28"/>
        </w:rPr>
        <w:t>I</w:t>
      </w:r>
      <w:r w:rsidRPr="007E3B47">
        <w:rPr>
          <w:szCs w:val="28"/>
        </w:rPr>
        <w:t>mplementation</w:t>
      </w:r>
      <w:bookmarkEnd w:id="23"/>
    </w:p>
    <w:p w14:paraId="46E2470F" w14:textId="21DF9F71"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lastRenderedPageBreak/>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4" w:name="_Toc41822838"/>
      <w:r>
        <w:rPr>
          <w:lang w:val="en-GB"/>
        </w:rPr>
        <w:t>Results</w:t>
      </w:r>
      <w:bookmarkEnd w:id="24"/>
    </w:p>
    <w:p w14:paraId="2392ACB8" w14:textId="4E44D33C" w:rsidR="008D2217" w:rsidRPr="00695ECF" w:rsidRDefault="0084427A" w:rsidP="008D2217">
      <w:pPr>
        <w:pStyle w:val="2"/>
        <w:rPr>
          <w:lang w:val="en-GB"/>
        </w:rPr>
      </w:pPr>
      <w:bookmarkStart w:id="25" w:name="_Toc41822839"/>
      <w:r w:rsidRPr="007E3B47">
        <w:rPr>
          <w:szCs w:val="28"/>
        </w:rPr>
        <w:t>Scenarios testing</w:t>
      </w:r>
      <w:bookmarkEnd w:id="25"/>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79623761" w:rsidR="0084427A" w:rsidRPr="00044262" w:rsidRDefault="001C0A81" w:rsidP="0084427A">
      <w:r>
        <w:t xml:space="preserve">Since the original results </w:t>
      </w:r>
      <w:r w:rsidR="00DB3314">
        <w:t>hav</w:t>
      </w:r>
      <w:r>
        <w:t xml:space="preserve">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799B6EEC" w14:textId="77777777" w:rsidR="0084427A" w:rsidRDefault="0084427A" w:rsidP="0084427A">
      <w:pPr>
        <w:pStyle w:val="3"/>
      </w:pPr>
      <w:bookmarkStart w:id="26" w:name="_Toc41822840"/>
      <w:r w:rsidRPr="001D3555">
        <w:t>Model Poisoning</w:t>
      </w:r>
      <w:bookmarkEnd w:id="26"/>
    </w:p>
    <w:p w14:paraId="28F20696" w14:textId="05A93AEE" w:rsidR="001D2043" w:rsidRDefault="001D2043" w:rsidP="001D2043">
      <w:r w:rsidRPr="00D96DEC">
        <w:t xml:space="preserve">The presence of </w:t>
      </w:r>
      <w:r w:rsidR="00DB3314">
        <w:t xml:space="preserve">an </w:t>
      </w:r>
      <w:r w:rsidRPr="00D96DEC">
        <w:t>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We label the situation when an abnormal node which is as large as x% of the total training set and upload</w:t>
      </w:r>
      <w:r w:rsidR="00DB3314">
        <w:t>s</w:t>
      </w:r>
      <w:r>
        <w:t xml:space="preserve"> arbitrary weight by every y rounds as ‘x%-y’. We observe similar accuracy trends among </w:t>
      </w:r>
      <w:r w:rsidR="00DB3314">
        <w:t xml:space="preserve">the </w:t>
      </w:r>
      <w:r>
        <w:t>situation ‘1%-1’, ‘3%-3’ and ‘10%-10’, while there is a huge difference among ‘1%-1’, ‘3%-1’ and ‘10%-1’ or ‘10%-1’ and ‘10%-10’. In the 3 similar situations, they have the same average abnormal node size per round. The influence of abnormal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2F87336F"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 xml:space="preserve">axis represents accuracy (window size equals 21). ‘0’ represents no poisoning to the system. </w:t>
      </w:r>
    </w:p>
    <w:p w14:paraId="0A940856" w14:textId="027DF9B5" w:rsidR="001D2043" w:rsidRDefault="001D2043" w:rsidP="001D2043">
      <w:r>
        <w:t xml:space="preserve">Models trained with large dataset seems to have </w:t>
      </w:r>
      <w:r w:rsidR="00DB3314">
        <w:t xml:space="preserve">a </w:t>
      </w:r>
      <w:r>
        <w:t xml:space="preserve">higher tolerance to attacks from abnormal nodes. In the case of </w:t>
      </w:r>
      <w:r w:rsidR="00DB3314">
        <w:t xml:space="preserve">the </w:t>
      </w:r>
      <w:r>
        <w:t xml:space="preserve">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slight decrease in non-IID groups</w:t>
      </w:r>
      <w:r w:rsidR="008B3A10">
        <w:t xml:space="preserve"> (while there is no decrease in the IID group)</w:t>
      </w:r>
      <w:r>
        <w:t>, the decrease does not appear much serious in 2 class than 5 class non-IID.</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7BD01B5D" w14:textId="08675A46"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axis represents accuracy (window size equals 21). The light blue line</w:t>
      </w:r>
      <w:r w:rsidR="00031080">
        <w:rPr>
          <w:b/>
          <w:bCs/>
          <w:sz w:val="18"/>
          <w:szCs w:val="18"/>
          <w:lang w:val="en-GB"/>
        </w:rPr>
        <w:t xml:space="preserve"> without </w:t>
      </w:r>
      <w:r w:rsidR="00DB3314">
        <w:rPr>
          <w:b/>
          <w:bCs/>
          <w:sz w:val="18"/>
          <w:szCs w:val="18"/>
          <w:lang w:val="en-GB"/>
        </w:rPr>
        <w:t xml:space="preserve">a </w:t>
      </w:r>
      <w:r w:rsidR="00031080">
        <w:rPr>
          <w:b/>
          <w:bCs/>
          <w:sz w:val="18"/>
          <w:szCs w:val="18"/>
          <w:lang w:val="en-GB"/>
        </w:rPr>
        <w:t>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 xml:space="preserve">eft: Poisoned by </w:t>
      </w:r>
      <w:r w:rsidR="00DB3314">
        <w:rPr>
          <w:b/>
          <w:bCs/>
          <w:sz w:val="18"/>
          <w:szCs w:val="18"/>
          <w:lang w:val="en-GB"/>
        </w:rPr>
        <w:t xml:space="preserve">the </w:t>
      </w:r>
      <w:r w:rsidRPr="001D2043">
        <w:rPr>
          <w:b/>
          <w:bCs/>
          <w:sz w:val="18"/>
          <w:szCs w:val="18"/>
          <w:lang w:val="en-GB"/>
        </w:rPr>
        <w:t>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w:t>
      </w:r>
      <w:r w:rsidR="00DB3314">
        <w:rPr>
          <w:b/>
          <w:bCs/>
          <w:sz w:val="18"/>
          <w:szCs w:val="18"/>
          <w:lang w:val="en-GB"/>
        </w:rPr>
        <w:t xml:space="preserve">the </w:t>
      </w:r>
      <w:r w:rsidRPr="001D2043">
        <w:rPr>
          <w:b/>
          <w:bCs/>
          <w:sz w:val="18"/>
          <w:szCs w:val="18"/>
          <w:lang w:val="en-GB"/>
        </w:rPr>
        <w:t>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2FF9B2AF" w:rsidR="001D2043" w:rsidRDefault="001D2043" w:rsidP="001D2043">
      <w:r>
        <w:rPr>
          <w:rFonts w:hint="eastAsia"/>
        </w:rPr>
        <w:t>I</w:t>
      </w:r>
      <w:r>
        <w:t xml:space="preserve">n some other cases, abnormal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2208AF9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137068">
        <w:rPr>
          <w:b/>
          <w:bCs/>
          <w:sz w:val="18"/>
          <w:szCs w:val="18"/>
          <w:lang w:val="en-GB"/>
        </w:rPr>
        <w:t xml:space="preserve">The </w:t>
      </w:r>
      <w:r w:rsidRPr="001D2043">
        <w:rPr>
          <w:b/>
          <w:bCs/>
          <w:sz w:val="18"/>
          <w:szCs w:val="18"/>
          <w:lang w:val="en-GB"/>
        </w:rPr>
        <w:t>X</w:t>
      </w:r>
      <w:r w:rsidR="00137068">
        <w:rPr>
          <w:b/>
          <w:bCs/>
          <w:sz w:val="18"/>
          <w:szCs w:val="18"/>
          <w:lang w:val="en-GB"/>
        </w:rPr>
        <w:t>-</w:t>
      </w:r>
      <w:r w:rsidRPr="001D2043">
        <w:rPr>
          <w:b/>
          <w:bCs/>
          <w:sz w:val="18"/>
          <w:szCs w:val="18"/>
          <w:lang w:val="en-GB"/>
        </w:rPr>
        <w:t>axis represents global rounds and Y</w:t>
      </w:r>
      <w:r w:rsidR="00137068">
        <w:rPr>
          <w:b/>
          <w:bCs/>
          <w:sz w:val="18"/>
          <w:szCs w:val="18"/>
          <w:lang w:val="en-GB"/>
        </w:rPr>
        <w:t>-</w:t>
      </w:r>
      <w:r w:rsidRPr="001D2043">
        <w:rPr>
          <w:b/>
          <w:bCs/>
          <w:sz w:val="18"/>
          <w:szCs w:val="18"/>
          <w:lang w:val="en-GB"/>
        </w:rPr>
        <w:t xml:space="preserve">axis represents accuracy (window size equals 21). Poisoned by </w:t>
      </w:r>
      <w:r w:rsidR="00137068">
        <w:rPr>
          <w:b/>
          <w:bCs/>
          <w:sz w:val="18"/>
          <w:szCs w:val="18"/>
          <w:lang w:val="en-GB"/>
        </w:rPr>
        <w:t xml:space="preserve">the </w:t>
      </w:r>
      <w:r w:rsidRPr="001D2043">
        <w:rPr>
          <w:b/>
          <w:bCs/>
          <w:sz w:val="18"/>
          <w:szCs w:val="18"/>
          <w:lang w:val="en-GB"/>
        </w:rPr>
        <w:t>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7" w:name="_Toc41822841"/>
      <w:r w:rsidRPr="001D3555">
        <w:t>Data Dispersion</w:t>
      </w:r>
      <w:bookmarkEnd w:id="27"/>
    </w:p>
    <w:p w14:paraId="00D776CF" w14:textId="03428621"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60E3DA9D"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 xml:space="preserve">round index (Left) and accuracy (right)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8" w:name="_Toc41822842"/>
      <w:r w:rsidRPr="001D3555">
        <w:t>Delayed Update</w:t>
      </w:r>
      <w:bookmarkEnd w:id="28"/>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58E183DA"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 xml:space="preserve">round index (Left) and accuracy (right) where loss is minimum, group by </w:t>
      </w:r>
      <w:r w:rsidR="00DB4054">
        <w:rPr>
          <w:b/>
          <w:bCs/>
          <w:sz w:val="18"/>
          <w:szCs w:val="18"/>
          <w:lang w:val="en-GB"/>
        </w:rPr>
        <w:t xml:space="preserve">the </w:t>
      </w:r>
      <w:r w:rsidRPr="004A338A">
        <w:rPr>
          <w:b/>
          <w:bCs/>
          <w:sz w:val="18"/>
          <w:szCs w:val="18"/>
          <w:lang w:val="en-GB"/>
        </w:rPr>
        <w:t xml:space="preserve">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 xml:space="preserve">Manipulations are performed on windowed testing accuracy and loss (window size equals to 21). ‘0’ means no delayed nodes in the system. ‘&lt;50’ represents </w:t>
      </w:r>
      <w:r w:rsidR="00DB4054">
        <w:rPr>
          <w:b/>
          <w:bCs/>
          <w:sz w:val="18"/>
          <w:szCs w:val="18"/>
          <w:lang w:val="en-GB"/>
        </w:rPr>
        <w:t xml:space="preserve">the </w:t>
      </w:r>
      <w:r w:rsidRPr="004A338A">
        <w:rPr>
          <w:b/>
          <w:bCs/>
          <w:sz w:val="18"/>
          <w:szCs w:val="18"/>
          <w:lang w:val="en-GB"/>
        </w:rPr>
        <w:t xml:space="preserve">delay proportion of 20% and 25% (for 4k and 40k dataset, respectively). ‘50’ represents </w:t>
      </w:r>
      <w:r w:rsidR="00DB4054">
        <w:rPr>
          <w:b/>
          <w:bCs/>
          <w:sz w:val="18"/>
          <w:szCs w:val="18"/>
          <w:lang w:val="en-GB"/>
        </w:rPr>
        <w:t xml:space="preserve">the </w:t>
      </w:r>
      <w:r w:rsidRPr="004A338A">
        <w:rPr>
          <w:b/>
          <w:bCs/>
          <w:sz w:val="18"/>
          <w:szCs w:val="18"/>
          <w:lang w:val="en-GB"/>
        </w:rPr>
        <w:t xml:space="preserve">delay proportion of 50%. ‘&gt;50’ represents </w:t>
      </w:r>
      <w:r w:rsidR="00DB4054">
        <w:rPr>
          <w:b/>
          <w:bCs/>
          <w:sz w:val="18"/>
          <w:szCs w:val="18"/>
          <w:lang w:val="en-GB"/>
        </w:rPr>
        <w:t xml:space="preserve">the </w:t>
      </w:r>
      <w:r w:rsidRPr="004A338A">
        <w:rPr>
          <w:b/>
          <w:bCs/>
          <w:sz w:val="18"/>
          <w:szCs w:val="18"/>
          <w:lang w:val="en-GB"/>
        </w:rPr>
        <w:t>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5E8C1883"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 xml:space="preserve">round index (Left) and accuracy (right) where loss is minimum, group by delay speed, including results with 4k and 40k dataset when </w:t>
      </w:r>
      <w:r w:rsidR="00DE1AB1">
        <w:rPr>
          <w:b/>
          <w:bCs/>
          <w:sz w:val="18"/>
          <w:szCs w:val="18"/>
          <w:lang w:val="en-GB"/>
        </w:rPr>
        <w:t xml:space="preserve">delay </w:t>
      </w:r>
      <w:r w:rsidRPr="004A338A">
        <w:rPr>
          <w:b/>
          <w:bCs/>
          <w:sz w:val="18"/>
          <w:szCs w:val="18"/>
          <w:lang w:val="en-GB"/>
        </w:rPr>
        <w:t xml:space="preserve">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29" w:name="_Toc41822843"/>
      <w:r w:rsidRPr="001D3555">
        <w:t>Share data strategy</w:t>
      </w:r>
      <w:bookmarkEnd w:id="29"/>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w:t>
      </w:r>
      <w:r>
        <w:lastRenderedPageBreak/>
        <w:t xml:space="preserve">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even better results than the resampling ones, in our case, this method seems to be the best strategy of using shared data. </w:t>
      </w:r>
      <w:r w:rsidR="002D080D">
        <w:rPr>
          <w:lang w:eastAsia="zh-CN"/>
        </w:rPr>
        <w:t xml:space="preserve"> </w:t>
      </w:r>
    </w:p>
    <w:p w14:paraId="2882826A" w14:textId="34C052EC" w:rsidR="005829BC" w:rsidRDefault="00E33F4F" w:rsidP="002D080D">
      <w:pPr>
        <w:jc w:val="center"/>
      </w:pPr>
      <w:r>
        <w:rPr>
          <w:noProof/>
        </w:rPr>
        <w:drawing>
          <wp:inline distT="0" distB="0" distL="0" distR="0" wp14:anchorId="568E7DF1" wp14:editId="0F893BDA">
            <wp:extent cx="2500312" cy="1585564"/>
            <wp:effectExtent l="0" t="0" r="0" b="0"/>
            <wp:docPr id="34" name="图片 34" descr="C:\Users\12990\AppData\Local\Microsoft\Windows\INetCache\Content.MSO\98C675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2990\AppData\Local\Microsoft\Windows\INetCache\Content.MSO\98C6759D.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6320" cy="1621082"/>
                    </a:xfrm>
                    <a:prstGeom prst="rect">
                      <a:avLst/>
                    </a:prstGeom>
                    <a:noFill/>
                    <a:ln>
                      <a:noFill/>
                    </a:ln>
                  </pic:spPr>
                </pic:pic>
              </a:graphicData>
            </a:graphic>
          </wp:inline>
        </w:drawing>
      </w:r>
      <w:r>
        <w:rPr>
          <w:noProof/>
        </w:rPr>
        <w:drawing>
          <wp:inline distT="0" distB="0" distL="0" distR="0" wp14:anchorId="618CD143" wp14:editId="1D51AC82">
            <wp:extent cx="2486025" cy="1576504"/>
            <wp:effectExtent l="0" t="0" r="0" b="0"/>
            <wp:docPr id="43" name="图片 43" descr="C:\Users\12990\AppData\Local\Microsoft\Windows\INetCache\Content.MSO\2B976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12990\AppData\Local\Microsoft\Windows\INetCache\Content.MSO\2B976B3.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02354" cy="1586859"/>
                    </a:xfrm>
                    <a:prstGeom prst="rect">
                      <a:avLst/>
                    </a:prstGeom>
                    <a:noFill/>
                    <a:ln>
                      <a:noFill/>
                    </a:ln>
                  </pic:spPr>
                </pic:pic>
              </a:graphicData>
            </a:graphic>
          </wp:inline>
        </w:drawing>
      </w:r>
    </w:p>
    <w:p w14:paraId="5C83216B" w14:textId="598ACF41"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share data strategies compared to </w:t>
      </w:r>
      <w:r w:rsidR="00DB4054">
        <w:rPr>
          <w:b/>
          <w:bCs/>
          <w:sz w:val="18"/>
          <w:szCs w:val="18"/>
          <w:lang w:val="en-GB"/>
        </w:rPr>
        <w:t xml:space="preserve">the </w:t>
      </w:r>
      <w:r w:rsidR="004F0CF2" w:rsidRPr="00B1403B">
        <w:rPr>
          <w:b/>
          <w:bCs/>
          <w:sz w:val="18"/>
          <w:szCs w:val="18"/>
          <w:lang w:val="en-GB"/>
        </w:rPr>
        <w:t xml:space="preserve">IID curve </w:t>
      </w:r>
      <w:r w:rsidR="00913B0D" w:rsidRPr="00B1403B">
        <w:rPr>
          <w:b/>
          <w:bCs/>
          <w:sz w:val="18"/>
          <w:szCs w:val="18"/>
          <w:lang w:val="en-GB"/>
        </w:rPr>
        <w:t>and</w:t>
      </w:r>
      <w:r w:rsidR="004F0CF2" w:rsidRPr="00B1403B">
        <w:rPr>
          <w:b/>
          <w:bCs/>
          <w:sz w:val="18"/>
          <w:szCs w:val="18"/>
          <w:lang w:val="en-GB"/>
        </w:rPr>
        <w:t xml:space="preserve"> </w:t>
      </w:r>
      <w:r w:rsidR="00DB4054">
        <w:rPr>
          <w:b/>
          <w:bCs/>
          <w:sz w:val="18"/>
          <w:szCs w:val="18"/>
          <w:lang w:val="en-GB"/>
        </w:rPr>
        <w:t xml:space="preserve">the </w:t>
      </w:r>
      <w:r w:rsidR="004F0CF2" w:rsidRPr="00B1403B">
        <w:rPr>
          <w:b/>
          <w:bCs/>
          <w:sz w:val="18"/>
          <w:szCs w:val="18"/>
          <w:lang w:val="en-GB"/>
        </w:rPr>
        <w:t>original curve</w:t>
      </w:r>
      <w:r w:rsidRPr="00B1403B">
        <w:rPr>
          <w:b/>
          <w:bCs/>
          <w:sz w:val="18"/>
          <w:szCs w:val="18"/>
          <w:lang w:val="en-GB"/>
        </w:rPr>
        <w:t xml:space="preserve">. </w:t>
      </w:r>
      <w:r w:rsidR="00DB4054">
        <w:rPr>
          <w:b/>
          <w:bCs/>
          <w:sz w:val="18"/>
          <w:szCs w:val="18"/>
          <w:lang w:val="en-GB"/>
        </w:rPr>
        <w:t xml:space="preserve">The </w:t>
      </w:r>
      <w:r w:rsidRPr="00B1403B">
        <w:rPr>
          <w:b/>
          <w:bCs/>
          <w:sz w:val="18"/>
          <w:szCs w:val="18"/>
          <w:lang w:val="en-GB"/>
        </w:rPr>
        <w:t>X</w:t>
      </w:r>
      <w:r w:rsidR="00DB4054">
        <w:rPr>
          <w:b/>
          <w:bCs/>
          <w:sz w:val="18"/>
          <w:szCs w:val="18"/>
          <w:lang w:val="en-GB"/>
        </w:rPr>
        <w:t>-</w:t>
      </w:r>
      <w:r w:rsidRPr="00B1403B">
        <w:rPr>
          <w:b/>
          <w:bCs/>
          <w:sz w:val="18"/>
          <w:szCs w:val="18"/>
          <w:lang w:val="en-GB"/>
        </w:rPr>
        <w:t>axis represents global rounds and Y</w:t>
      </w:r>
      <w:r w:rsidR="00DB4054">
        <w:rPr>
          <w:b/>
          <w:bCs/>
          <w:sz w:val="18"/>
          <w:szCs w:val="18"/>
          <w:lang w:val="en-GB"/>
        </w:rPr>
        <w:t>-</w:t>
      </w:r>
      <w:r w:rsidRPr="00B1403B">
        <w:rPr>
          <w:b/>
          <w:bCs/>
          <w:sz w:val="18"/>
          <w:szCs w:val="18"/>
          <w:lang w:val="en-GB"/>
        </w:rPr>
        <w:t>axis represents accuracy (window size equals 21), testing with 4k training set and 2.5 % shared set. Left: Results for 1 class non-IID circumstance. Righ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30" w:name="_Toc41822844"/>
      <w:r w:rsidRPr="007E3B47">
        <w:rPr>
          <w:szCs w:val="28"/>
        </w:rPr>
        <w:t>Cloud implementation</w:t>
      </w:r>
      <w:bookmarkEnd w:id="30"/>
    </w:p>
    <w:p w14:paraId="1794AD4F" w14:textId="705213FE" w:rsidR="00853357"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7E748933"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 xml:space="preserve">OIA-DDR dataset for 200 epochs. </w:t>
      </w:r>
      <w:r w:rsidR="00BB3406">
        <w:rPr>
          <w:b/>
          <w:bCs/>
          <w:sz w:val="18"/>
          <w:szCs w:val="18"/>
          <w:lang w:val="en-GB"/>
        </w:rPr>
        <w:t xml:space="preserve">The </w:t>
      </w:r>
      <w:r w:rsidRPr="00853357">
        <w:rPr>
          <w:b/>
          <w:bCs/>
          <w:sz w:val="18"/>
          <w:szCs w:val="18"/>
          <w:lang w:val="en-GB"/>
        </w:rPr>
        <w:t>X</w:t>
      </w:r>
      <w:r w:rsidR="00BB3406">
        <w:rPr>
          <w:b/>
          <w:bCs/>
          <w:sz w:val="18"/>
          <w:szCs w:val="18"/>
          <w:lang w:val="en-GB"/>
        </w:rPr>
        <w:t>-</w:t>
      </w:r>
      <w:r w:rsidRPr="00853357">
        <w:rPr>
          <w:b/>
          <w:bCs/>
          <w:sz w:val="18"/>
          <w:szCs w:val="18"/>
          <w:lang w:val="en-GB"/>
        </w:rPr>
        <w:t>axis represents global rounds and Y</w:t>
      </w:r>
      <w:r w:rsidR="00BB3406">
        <w:rPr>
          <w:b/>
          <w:bCs/>
          <w:sz w:val="18"/>
          <w:szCs w:val="18"/>
          <w:lang w:val="en-GB"/>
        </w:rPr>
        <w:t>-</w:t>
      </w:r>
      <w:r w:rsidRPr="00853357">
        <w:rPr>
          <w:b/>
          <w:bCs/>
          <w:sz w:val="18"/>
          <w:szCs w:val="18"/>
          <w:lang w:val="en-GB"/>
        </w:rPr>
        <w:t>axis represents accuracy (window size equals 21).</w:t>
      </w:r>
    </w:p>
    <w:p w14:paraId="02177BB5" w14:textId="1F9EE093" w:rsidR="007022C8" w:rsidRPr="00695ECF" w:rsidRDefault="007A783B" w:rsidP="002F407D">
      <w:pPr>
        <w:pStyle w:val="1"/>
        <w:rPr>
          <w:lang w:val="en-GB"/>
        </w:rPr>
      </w:pPr>
      <w:bookmarkStart w:id="31" w:name="_Toc41822845"/>
      <w:r>
        <w:rPr>
          <w:lang w:val="en-GB"/>
        </w:rPr>
        <w:lastRenderedPageBreak/>
        <w:t>Discussion</w:t>
      </w:r>
      <w:bookmarkEnd w:id="31"/>
    </w:p>
    <w:p w14:paraId="31D13154" w14:textId="319C604B"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5875B171" w14:textId="64FEE4C9"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w:t>
      </w:r>
      <w:r w:rsidR="00400DC7">
        <w:rPr>
          <w:rFonts w:cs="Times New Roman"/>
          <w:szCs w:val="24"/>
        </w:rPr>
        <w:t>data in the delayed part is not well trained</w:t>
      </w:r>
      <w:r w:rsidR="00400DC7">
        <w:rPr>
          <w:rFonts w:cs="Times New Roman"/>
          <w:szCs w:val="24"/>
        </w:rPr>
        <w:t xml:space="preserve">, the system has less effective </w:t>
      </w:r>
      <w:bookmarkStart w:id="32" w:name="_GoBack"/>
      <w:bookmarkEnd w:id="32"/>
      <w:r w:rsidR="00400DC7">
        <w:rPr>
          <w:rFonts w:cs="Times New Roman"/>
          <w:szCs w:val="24"/>
        </w:rPr>
        <w:t>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lower than usual</w:t>
      </w:r>
      <w:r w:rsidR="00400DC7">
        <w:rPr>
          <w:rFonts w:cs="Times New Roman"/>
          <w:szCs w:val="24"/>
        </w:rPr>
        <w:t xml:space="preserve">.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xml:space="preserve">, </w:t>
      </w:r>
      <w:r>
        <w:rPr>
          <w:rFonts w:cs="Times New Roman"/>
          <w:szCs w:val="24"/>
        </w:rPr>
        <w:lastRenderedPageBreak/>
        <w:t>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3F83EF0C" w14:textId="5A15B754"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2719B880" w:rsidR="007A783B" w:rsidRPr="00BB770C"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1E26A945" w14:textId="6C4B2619" w:rsidR="006303AF" w:rsidRDefault="001B08AC" w:rsidP="006303AF">
      <w:pPr>
        <w:pStyle w:val="1"/>
        <w:rPr>
          <w:lang w:val="en-GB"/>
        </w:rPr>
      </w:pPr>
      <w:bookmarkStart w:id="33" w:name="_Toc41822846"/>
      <w:r>
        <w:rPr>
          <w:lang w:val="en-GB"/>
        </w:rPr>
        <w:t>Conclusion</w:t>
      </w:r>
      <w:bookmarkEnd w:id="33"/>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79573AFC"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227ED6CD" w:rsidR="001B08AC" w:rsidRPr="00E25CCD" w:rsidRDefault="001B08AC" w:rsidP="00E25CCD">
      <w:pPr>
        <w:pStyle w:val="1"/>
      </w:pPr>
      <w:bookmarkStart w:id="34" w:name="_Toc41822847"/>
      <w:r w:rsidRPr="001B08AC">
        <w:t>Acknowledgment</w:t>
      </w:r>
      <w:bookmarkEnd w:id="34"/>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5" w:name="_Toc41822848"/>
      <w:r w:rsidRPr="00695ECF">
        <w:lastRenderedPageBreak/>
        <w:t>Referen</w:t>
      </w:r>
      <w:r w:rsidR="00014480" w:rsidRPr="00695ECF">
        <w:t>ces</w:t>
      </w:r>
      <w:bookmarkEnd w:id="35"/>
    </w:p>
    <w:p w14:paraId="31DD80BC" w14:textId="77777777" w:rsidR="007D565A" w:rsidRPr="007D565A" w:rsidRDefault="007D565A" w:rsidP="007D565A">
      <w:pPr>
        <w:pStyle w:val="af1"/>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7D565A">
        <w:rPr>
          <w:rFonts w:cs="Times New Roman"/>
        </w:rPr>
        <w:t>Angermueller C, P?Rnamaa T, Parts L, Stegle O. 2016. Deep learning for computational biology. Molecular Systems Biology 12: 878.</w:t>
      </w:r>
    </w:p>
    <w:p w14:paraId="19A07C79" w14:textId="77777777" w:rsidR="007D565A" w:rsidRPr="007D565A" w:rsidRDefault="007D565A" w:rsidP="007D565A">
      <w:pPr>
        <w:pStyle w:val="af1"/>
        <w:rPr>
          <w:rFonts w:cs="Times New Roman"/>
        </w:rPr>
      </w:pPr>
      <w:r w:rsidRPr="007D565A">
        <w:rPr>
          <w:rFonts w:cs="Times New Roman"/>
        </w:rPr>
        <w:t>Benitez CMV, Chidambaram C, Hembecker F, Lopes HS. 2011. A Comparative Study of Machine Learning and Evolutionary Computation Approaches for Protein Secondary Structure Classification. InTech</w:t>
      </w:r>
    </w:p>
    <w:p w14:paraId="3CD3EF12" w14:textId="77777777" w:rsidR="007D565A" w:rsidRPr="007D565A" w:rsidRDefault="007D565A" w:rsidP="007D565A">
      <w:pPr>
        <w:pStyle w:val="af1"/>
        <w:rPr>
          <w:rFonts w:cs="Times New Roman"/>
        </w:rPr>
      </w:pPr>
      <w:r w:rsidRPr="007D565A">
        <w:rPr>
          <w:rFonts w:cs="Times New Roman"/>
        </w:rPr>
        <w:t>Chen X, Ishwaran H. 2012. Random forests for genomic data analysis. Genomics 99:</w:t>
      </w:r>
    </w:p>
    <w:p w14:paraId="29875976" w14:textId="77777777" w:rsidR="007D565A" w:rsidRPr="007D565A" w:rsidRDefault="007D565A" w:rsidP="007D565A">
      <w:pPr>
        <w:pStyle w:val="af1"/>
        <w:rPr>
          <w:rFonts w:cs="Times New Roman"/>
        </w:rPr>
      </w:pPr>
      <w:r w:rsidRPr="007D565A">
        <w:rPr>
          <w:rFonts w:cs="Times New Roman"/>
        </w:rPr>
        <w:t xml:space="preserve">Cubuk ED, Zoph B, Mane D, Vasudevan VK, Le QV. 2018. AutoAugment: Learning Augmentation Policies from Data. arXiv: Computer Vision and Pattern Recognition </w:t>
      </w:r>
    </w:p>
    <w:p w14:paraId="487FC820" w14:textId="77777777" w:rsidR="007D565A" w:rsidRPr="007D565A" w:rsidRDefault="007D565A" w:rsidP="007D565A">
      <w:pPr>
        <w:pStyle w:val="af1"/>
        <w:rPr>
          <w:rFonts w:cs="Times New Roman"/>
        </w:rPr>
      </w:pPr>
      <w:r w:rsidRPr="007D565A">
        <w:rPr>
          <w:rFonts w:cs="Times New Roman"/>
        </w:rPr>
        <w:t>Eraslan G, Simon LM, Mircea M, Mueller NS, Theis FJ. 2019. Single-cell RNA-seq denoising using a deep count autoencoder. Nature Communications 10: 390.</w:t>
      </w:r>
    </w:p>
    <w:p w14:paraId="692D5FAB" w14:textId="77777777" w:rsidR="007D565A" w:rsidRPr="007D565A" w:rsidRDefault="007D565A" w:rsidP="007D565A">
      <w:pPr>
        <w:pStyle w:val="af1"/>
        <w:rPr>
          <w:rFonts w:cs="Times New Roman"/>
        </w:rPr>
      </w:pPr>
      <w:r w:rsidRPr="007D565A">
        <w:rPr>
          <w:rFonts w:cs="Times New Roman"/>
        </w:rPr>
        <w:t xml:space="preserve">Jeong E, Oh S, Kim H, Park J, Bennis M, Kim S. 2018. Communication-Efficient On-Device Machine Learning: Federated Distillation and Augmentation under Non-IID Private Data. arXiv: Learning </w:t>
      </w:r>
    </w:p>
    <w:p w14:paraId="0CBC207B" w14:textId="77777777" w:rsidR="007D565A" w:rsidRPr="007D565A" w:rsidRDefault="007D565A" w:rsidP="007D565A">
      <w:pPr>
        <w:pStyle w:val="af1"/>
        <w:rPr>
          <w:rFonts w:cs="Times New Roman"/>
        </w:rPr>
      </w:pPr>
      <w:r w:rsidRPr="007D565A">
        <w:rPr>
          <w:rFonts w:cs="Times New Roman"/>
        </w:rPr>
        <w:t>Jurtz VI, Johansen AR, Nielsen M, Almagro Armenteros JJ, Nielsen H, Sønderby CK, Winther O, Sønderby SK. 2017. An introduction to deep learning on biological sequence data: examples and solutions. Bioinformatics 33: 3685–3690.</w:t>
      </w:r>
    </w:p>
    <w:p w14:paraId="2836BDBE" w14:textId="77777777" w:rsidR="007D565A" w:rsidRPr="007D565A" w:rsidRDefault="007D565A" w:rsidP="007D565A">
      <w:pPr>
        <w:pStyle w:val="af1"/>
        <w:rPr>
          <w:rFonts w:cs="Times New Roman"/>
        </w:rPr>
      </w:pPr>
      <w:r w:rsidRPr="007D565A">
        <w:rPr>
          <w:rFonts w:cs="Times New Roman"/>
        </w:rPr>
        <w:t xml:space="preserve">Kairouz P, Mcmahan HB, Avent B, Bellet A, Bennis M, Bhagoji AN, Bonawitz K, Charles Z, Cormode G, Cummings R, others. 2019. Advances and Open Problems in Federated Learning. arXiv: Learning </w:t>
      </w:r>
    </w:p>
    <w:p w14:paraId="5719D832" w14:textId="77777777" w:rsidR="007D565A" w:rsidRPr="007D565A" w:rsidRDefault="007D565A" w:rsidP="007D565A">
      <w:pPr>
        <w:pStyle w:val="af1"/>
        <w:rPr>
          <w:rFonts w:cs="Times New Roman"/>
        </w:rPr>
      </w:pPr>
      <w:r w:rsidRPr="007D565A">
        <w:rPr>
          <w:rFonts w:cs="Times New Roman"/>
        </w:rPr>
        <w:t xml:space="preserve">Krizhevsky A. 2012. Learning Multiple Layers of Features from Tiny Images. University of Toronto </w:t>
      </w:r>
    </w:p>
    <w:p w14:paraId="1587DC85" w14:textId="77777777" w:rsidR="007D565A" w:rsidRPr="007D565A" w:rsidRDefault="007D565A" w:rsidP="007D565A">
      <w:pPr>
        <w:pStyle w:val="af1"/>
        <w:rPr>
          <w:rFonts w:cs="Times New Roman"/>
        </w:rPr>
      </w:pPr>
      <w:r w:rsidRPr="007D565A">
        <w:rPr>
          <w:rFonts w:cs="Times New Roman"/>
        </w:rPr>
        <w:t>Li T, Gao Y, Wang K, Guo S, Liu H, Kang H. 2019a. Diagnostic Assessment of Deep Learning Algorithms for Diabetic Retinopathy Screening. Information Sciences 501: 511–522.</w:t>
      </w:r>
    </w:p>
    <w:p w14:paraId="18239271" w14:textId="77777777" w:rsidR="007D565A" w:rsidRPr="007D565A" w:rsidRDefault="007D565A" w:rsidP="007D565A">
      <w:pPr>
        <w:pStyle w:val="af1"/>
        <w:rPr>
          <w:rFonts w:cs="Times New Roman"/>
        </w:rPr>
      </w:pPr>
      <w:r w:rsidRPr="007D565A">
        <w:rPr>
          <w:rFonts w:cs="Times New Roman"/>
        </w:rPr>
        <w:t xml:space="preserve">Li T, Sahu AK, Talwalkar A, Smith V. 2019b. Federated Learning: Challenges, Methods, and Future Directions. arXiv: Learning </w:t>
      </w:r>
    </w:p>
    <w:p w14:paraId="27B5AE67" w14:textId="77777777" w:rsidR="007D565A" w:rsidRPr="007D565A" w:rsidRDefault="007D565A" w:rsidP="007D565A">
      <w:pPr>
        <w:pStyle w:val="af1"/>
        <w:rPr>
          <w:rFonts w:cs="Times New Roman"/>
        </w:rPr>
      </w:pPr>
      <w:r w:rsidRPr="007D565A">
        <w:rPr>
          <w:rFonts w:cs="Times New Roman"/>
        </w:rPr>
        <w:t>Li Y, Han R, Bi C, Li M, Wang S, Gao X. 2018. DeepSimulator: a deep simulator for Nanopore sequencing. Bioinformatics 34: 2899–2908.</w:t>
      </w:r>
    </w:p>
    <w:p w14:paraId="7FF0657A" w14:textId="77777777" w:rsidR="007D565A" w:rsidRPr="007D565A" w:rsidRDefault="007D565A" w:rsidP="007D565A">
      <w:pPr>
        <w:pStyle w:val="af1"/>
        <w:rPr>
          <w:rFonts w:cs="Times New Roman"/>
        </w:rPr>
      </w:pPr>
      <w:r w:rsidRPr="007D565A">
        <w:rPr>
          <w:rFonts w:cs="Times New Roman"/>
        </w:rPr>
        <w:t xml:space="preserve">Liu Y, Chen T, Yang Q. 2018. Secure Federated Transfer Learning. arXiv: Learning </w:t>
      </w:r>
    </w:p>
    <w:p w14:paraId="44720523" w14:textId="77777777" w:rsidR="007D565A" w:rsidRPr="007D565A" w:rsidRDefault="007D565A" w:rsidP="007D565A">
      <w:pPr>
        <w:pStyle w:val="af1"/>
        <w:rPr>
          <w:rFonts w:cs="Times New Roman"/>
        </w:rPr>
      </w:pPr>
      <w:r w:rsidRPr="007D565A">
        <w:rPr>
          <w:rFonts w:cs="Times New Roman"/>
        </w:rPr>
        <w:lastRenderedPageBreak/>
        <w:t xml:space="preserve">Passeratpalmbach J, Farnan T, Miller RC, Gross MS, Flannery HL, Gleim B. 2019. A blockchain-orchestrated Federated Learning architecture for healthcare consortia. arXiv: Computers and Society </w:t>
      </w:r>
    </w:p>
    <w:p w14:paraId="653BE774" w14:textId="77777777" w:rsidR="007D565A" w:rsidRPr="007D565A" w:rsidRDefault="007D565A" w:rsidP="007D565A">
      <w:pPr>
        <w:pStyle w:val="af1"/>
        <w:rPr>
          <w:rFonts w:cs="Times New Roman"/>
        </w:rPr>
      </w:pPr>
      <w:r w:rsidRPr="007D565A">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62B41E1" w14:textId="77777777" w:rsidR="007D565A" w:rsidRPr="007D565A" w:rsidRDefault="007D565A" w:rsidP="007D565A">
      <w:pPr>
        <w:pStyle w:val="af1"/>
        <w:rPr>
          <w:rFonts w:cs="Times New Roman"/>
        </w:rPr>
      </w:pPr>
      <w:r w:rsidRPr="007D565A">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048B2E6E" w14:textId="77777777" w:rsidR="007D565A" w:rsidRPr="007D565A" w:rsidRDefault="007D565A" w:rsidP="007D565A">
      <w:pPr>
        <w:pStyle w:val="af1"/>
        <w:rPr>
          <w:rFonts w:cs="Times New Roman"/>
        </w:rPr>
      </w:pPr>
      <w:r w:rsidRPr="007D565A">
        <w:rPr>
          <w:rFonts w:cs="Times New Roman"/>
        </w:rPr>
        <w:t xml:space="preserve">Ramachandran P, Zoph B, Le QV. 2017. Swish: a Self-Gated Activation Function. arXiv: Neural and Evolutionary Computing </w:t>
      </w:r>
    </w:p>
    <w:p w14:paraId="6A80F5B2" w14:textId="77777777" w:rsidR="007D565A" w:rsidRPr="007D565A" w:rsidRDefault="007D565A" w:rsidP="007D565A">
      <w:pPr>
        <w:pStyle w:val="af1"/>
        <w:rPr>
          <w:rFonts w:cs="Times New Roman"/>
        </w:rPr>
      </w:pPr>
      <w:r w:rsidRPr="007D565A">
        <w:rPr>
          <w:rFonts w:cs="Times New Roman"/>
        </w:rPr>
        <w:t xml:space="preserve">Real E, Liang C, So D, Le QV. 2020. AutoML-Zero: Evolving Machine Learning Algorithms From Scratch. arXiv: Learning </w:t>
      </w:r>
    </w:p>
    <w:p w14:paraId="705E8F4B" w14:textId="77777777" w:rsidR="007D565A" w:rsidRPr="007D565A" w:rsidRDefault="007D565A" w:rsidP="007D565A">
      <w:pPr>
        <w:pStyle w:val="af1"/>
        <w:rPr>
          <w:rFonts w:cs="Times New Roman"/>
        </w:rPr>
      </w:pPr>
      <w:r w:rsidRPr="007D565A">
        <w:rPr>
          <w:rFonts w:cs="Times New Roman"/>
        </w:rPr>
        <w:t xml:space="preserve">Sheller MJ, Reina GA, Edwards B, Martin J, Bakas S. 2018. Multi-Institutional Deep Learning Modeling Without Sharing Patient Data: A Feasibility Study on Brain Tumor Segmentation. arXiv: Learning </w:t>
      </w:r>
    </w:p>
    <w:p w14:paraId="76AC2415" w14:textId="77777777" w:rsidR="007D565A" w:rsidRPr="007D565A" w:rsidRDefault="007D565A" w:rsidP="007D565A">
      <w:pPr>
        <w:pStyle w:val="af1"/>
        <w:rPr>
          <w:rFonts w:cs="Times New Roman"/>
        </w:rPr>
      </w:pPr>
      <w:r w:rsidRPr="007D565A">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44F132F0" w14:textId="77777777" w:rsidR="007D565A" w:rsidRPr="007D565A" w:rsidRDefault="007D565A" w:rsidP="007D565A">
      <w:pPr>
        <w:pStyle w:val="af1"/>
        <w:rPr>
          <w:rFonts w:cs="Times New Roman"/>
        </w:rPr>
      </w:pPr>
      <w:r w:rsidRPr="007D565A">
        <w:rPr>
          <w:rFonts w:cs="Times New Roman"/>
        </w:rPr>
        <w:t xml:space="preserve">Yang Q, Liu Y, Chen T, Tong Y. 2019. Federated Machine Learning: Concept and Applications. arXiv: Artificial Intelligence </w:t>
      </w:r>
    </w:p>
    <w:p w14:paraId="743BFE05" w14:textId="77777777" w:rsidR="007D565A" w:rsidRPr="007D565A" w:rsidRDefault="007D565A" w:rsidP="007D565A">
      <w:pPr>
        <w:pStyle w:val="af1"/>
        <w:rPr>
          <w:rFonts w:cs="Times New Roman"/>
        </w:rPr>
      </w:pPr>
      <w:r w:rsidRPr="007D565A">
        <w:rPr>
          <w:rFonts w:cs="Times New Roman"/>
        </w:rPr>
        <w:t xml:space="preserve">Yao Q, Wang M, Escalante HJ, Guyon I, Hu Y, Li Y, Tu W, Yang Q, Yu Y. 2018. Taking Human out of Learning Applications: A Survey on Automated Machine Learning. arXiv: Artificial Intelligence </w:t>
      </w:r>
    </w:p>
    <w:p w14:paraId="3C8D080B" w14:textId="77777777" w:rsidR="007D565A" w:rsidRPr="007D565A" w:rsidRDefault="007D565A" w:rsidP="007D565A">
      <w:pPr>
        <w:pStyle w:val="af1"/>
        <w:rPr>
          <w:rFonts w:cs="Times New Roman"/>
        </w:rPr>
      </w:pPr>
      <w:r w:rsidRPr="007D565A">
        <w:rPr>
          <w:rFonts w:cs="Times New Roman"/>
        </w:rPr>
        <w:t xml:space="preserve">Zhao Y, Li M, Lai L, Suda N, Civin D, Chandra V. 2018. Federated learning with non-iid data. arXiv preprint arXiv:1806.00582 </w:t>
      </w:r>
    </w:p>
    <w:p w14:paraId="2696183A" w14:textId="06ADF40D" w:rsidR="00B26773" w:rsidRPr="007D565A" w:rsidRDefault="007D565A" w:rsidP="007D565A">
      <w:pPr>
        <w:pStyle w:val="Litteraturfrteckning1"/>
        <w:ind w:left="0" w:firstLine="0"/>
        <w:rPr>
          <w:rFonts w:cs="Times New Roman"/>
          <w:lang w:val="en-GB"/>
        </w:rPr>
      </w:pPr>
      <w:r>
        <w:rPr>
          <w:rFonts w:cs="Times New Roman"/>
          <w:lang w:val="en-GB"/>
        </w:rPr>
        <w:fldChar w:fldCharType="end"/>
      </w: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6" w:name="_Toc41822849"/>
      <w:r w:rsidRPr="00F64660">
        <w:lastRenderedPageBreak/>
        <w:t xml:space="preserve">Appendix </w:t>
      </w:r>
      <w:r w:rsidR="00F64660">
        <w:t>-</w:t>
      </w:r>
      <w:r w:rsidR="009428D7" w:rsidRPr="00F64660">
        <w:t xml:space="preserve"> OIA-DDR dataset after pre-processing</w:t>
      </w:r>
      <w:bookmarkEnd w:id="36"/>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5"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6"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7" w:name="_Toc41822850"/>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7"/>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8" w:name="_Toc41822851"/>
      <w:r w:rsidRPr="00212B82">
        <w:lastRenderedPageBreak/>
        <w:t xml:space="preserve">Appendix </w:t>
      </w:r>
      <w:r w:rsidR="00F64660">
        <w:t>-</w:t>
      </w:r>
      <w:r w:rsidR="00212B82" w:rsidRPr="00212B82">
        <w:t xml:space="preserve"> Statistical Records</w:t>
      </w:r>
      <w:bookmarkEnd w:id="38"/>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9" w:name="_Toc41822852"/>
      <w:r w:rsidRPr="00043DE3">
        <w:lastRenderedPageBreak/>
        <w:t xml:space="preserve">Appendix </w:t>
      </w:r>
      <w:r w:rsidR="00F64660">
        <w:t>-</w:t>
      </w:r>
      <w:r w:rsidR="00043DE3" w:rsidRPr="00043DE3">
        <w:t xml:space="preserve"> Scenario testing results with 40k set</w:t>
      </w:r>
      <w:bookmarkEnd w:id="39"/>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03353312" w:rsidR="00703AE7" w:rsidRDefault="007D5903" w:rsidP="00910AC3">
      <w:pPr>
        <w:jc w:val="center"/>
      </w:pPr>
      <w:r>
        <w:rPr>
          <w:noProof/>
        </w:rPr>
        <w:drawing>
          <wp:inline distT="0" distB="0" distL="0" distR="0" wp14:anchorId="1EDFED8F" wp14:editId="1BB159D5">
            <wp:extent cx="2597150" cy="1780680"/>
            <wp:effectExtent l="0" t="0" r="0" b="0"/>
            <wp:docPr id="9" name="图片 9" descr="C:\Users\12990\AppData\Local\Microsoft\Windows\INetCache\Content.MSO\D3A8BB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D3A8BBCA.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514" cy="1782986"/>
                    </a:xfrm>
                    <a:prstGeom prst="rect">
                      <a:avLst/>
                    </a:prstGeom>
                    <a:noFill/>
                    <a:ln>
                      <a:noFill/>
                    </a:ln>
                  </pic:spPr>
                </pic:pic>
              </a:graphicData>
            </a:graphic>
          </wp:inline>
        </w:drawing>
      </w:r>
      <w:r w:rsidR="00910AC3" w:rsidRPr="00910AC3">
        <w:t xml:space="preserve"> </w:t>
      </w:r>
      <w:r>
        <w:rPr>
          <w:noProof/>
        </w:rPr>
        <w:drawing>
          <wp:inline distT="0" distB="0" distL="0" distR="0" wp14:anchorId="05BE65E3" wp14:editId="455D0604">
            <wp:extent cx="2603500" cy="1785035"/>
            <wp:effectExtent l="0" t="0" r="6350" b="0"/>
            <wp:docPr id="14" name="图片 14" descr="C:\Users\12990\AppData\Local\Microsoft\Windows\INetCache\Content.MSO\9829F6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9829F668.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47807" cy="1815413"/>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40" w:name="_Toc41822853"/>
      <w:r w:rsidRPr="00043DE3">
        <w:lastRenderedPageBreak/>
        <w:t xml:space="preserve">Appendix </w:t>
      </w:r>
      <w:r w:rsidR="00F64660">
        <w:t>-</w:t>
      </w:r>
      <w:r w:rsidRPr="00043DE3">
        <w:t xml:space="preserve"> Scenario testing results with 4k set</w:t>
      </w:r>
      <w:bookmarkEnd w:id="40"/>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3B9BCB64" w:rsidR="00043DE3" w:rsidRDefault="001C5FC9" w:rsidP="00103EDD">
      <w:pPr>
        <w:rPr>
          <w:lang w:val="en-GB"/>
        </w:rPr>
      </w:pPr>
      <w:r>
        <w:rPr>
          <w:noProof/>
          <w:lang w:val="en-GB"/>
        </w:rPr>
        <w:drawing>
          <wp:inline distT="0" distB="0" distL="0" distR="0" wp14:anchorId="46EC97FB" wp14:editId="4D0B4DBC">
            <wp:extent cx="2743200" cy="1880817"/>
            <wp:effectExtent l="0" t="0" r="0" b="0"/>
            <wp:docPr id="13" name="图片 13" descr="C:\Users\12990\AppData\Local\Microsoft\Windows\INetCache\Content.MSO\121FD6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121FD6F4.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73350" cy="1901488"/>
                    </a:xfrm>
                    <a:prstGeom prst="rect">
                      <a:avLst/>
                    </a:prstGeom>
                    <a:noFill/>
                    <a:ln>
                      <a:noFill/>
                    </a:ln>
                  </pic:spPr>
                </pic:pic>
              </a:graphicData>
            </a:graphic>
          </wp:inline>
        </w:drawing>
      </w:r>
      <w:r w:rsidRPr="001C5FC9">
        <w:rPr>
          <w:lang w:val="en-GB"/>
        </w:rPr>
        <w:t xml:space="preserve"> </w:t>
      </w:r>
      <w:r>
        <w:rPr>
          <w:noProof/>
          <w:lang w:val="en-GB"/>
        </w:rPr>
        <w:drawing>
          <wp:inline distT="0" distB="0" distL="0" distR="0" wp14:anchorId="21A47E18" wp14:editId="461B8320">
            <wp:extent cx="2698750" cy="1850340"/>
            <wp:effectExtent l="0" t="0" r="6350" b="0"/>
            <wp:docPr id="16" name="图片 16" descr="C:\Users\12990\AppData\Local\Microsoft\Windows\INetCache\Content.MSO\59BDF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59BDFD22.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5245" cy="1882218"/>
                    </a:xfrm>
                    <a:prstGeom prst="rect">
                      <a:avLst/>
                    </a:prstGeom>
                    <a:noFill/>
                    <a:ln>
                      <a:noFill/>
                    </a:ln>
                  </pic:spPr>
                </pic:pic>
              </a:graphicData>
            </a:graphic>
          </wp:inline>
        </w:drawing>
      </w:r>
    </w:p>
    <w:p w14:paraId="11377C8E" w14:textId="7BEEA119" w:rsidR="00043DE3" w:rsidRDefault="001C5FC9" w:rsidP="00103EDD">
      <w:pPr>
        <w:rPr>
          <w:lang w:val="en-GB"/>
        </w:rPr>
      </w:pPr>
      <w:r>
        <w:rPr>
          <w:noProof/>
          <w:lang w:val="en-GB"/>
        </w:rPr>
        <w:lastRenderedPageBreak/>
        <w:drawing>
          <wp:inline distT="0" distB="0" distL="0" distR="0" wp14:anchorId="690AD6B6" wp14:editId="6A3FE31E">
            <wp:extent cx="2755900" cy="1889524"/>
            <wp:effectExtent l="0" t="0" r="6350" b="0"/>
            <wp:docPr id="19" name="图片 19" descr="C:\Users\12990\AppData\Local\Microsoft\Windows\INetCache\Content.MSO\E1B2DB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E1B2DB8E.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77705" cy="1904474"/>
                    </a:xfrm>
                    <a:prstGeom prst="rect">
                      <a:avLst/>
                    </a:prstGeom>
                    <a:noFill/>
                    <a:ln>
                      <a:noFill/>
                    </a:ln>
                  </pic:spPr>
                </pic:pic>
              </a:graphicData>
            </a:graphic>
          </wp:inline>
        </w:drawing>
      </w:r>
      <w:r w:rsidR="00747ADC" w:rsidRPr="00747ADC">
        <w:rPr>
          <w:lang w:val="en-GB"/>
        </w:rPr>
        <w:t xml:space="preserve"> </w:t>
      </w:r>
      <w:r w:rsidR="00747ADC">
        <w:rPr>
          <w:noProof/>
          <w:lang w:val="en-GB"/>
        </w:rPr>
        <w:drawing>
          <wp:inline distT="0" distB="0" distL="0" distR="0" wp14:anchorId="111ABB29" wp14:editId="141059D2">
            <wp:extent cx="2686050" cy="1898474"/>
            <wp:effectExtent l="0" t="0" r="0" b="0"/>
            <wp:docPr id="20" name="图片 20" descr="C:\Users\12990\AppData\Local\Microsoft\Windows\INetCache\Content.MSO\F235E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F235ECC.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1669" cy="1909514"/>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1" w:name="_Toc41822854"/>
      <w:r w:rsidRPr="00043DE3">
        <w:lastRenderedPageBreak/>
        <w:t xml:space="preserve">Appendix </w:t>
      </w:r>
      <w:r w:rsidR="00F64660">
        <w:t>-</w:t>
      </w:r>
      <w:r w:rsidRPr="00043DE3">
        <w:t xml:space="preserve"> Results for cloud implementation</w:t>
      </w:r>
      <w:bookmarkEnd w:id="41"/>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5"/>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F2FB2" w14:textId="77777777" w:rsidR="00C93184" w:rsidRDefault="00C93184" w:rsidP="00A15C6A">
      <w:pPr>
        <w:spacing w:after="0" w:line="240" w:lineRule="auto"/>
      </w:pPr>
      <w:r>
        <w:separator/>
      </w:r>
    </w:p>
  </w:endnote>
  <w:endnote w:type="continuationSeparator" w:id="0">
    <w:p w14:paraId="487DCD2E" w14:textId="77777777" w:rsidR="00C93184" w:rsidRDefault="00C93184"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31451C" w:rsidRDefault="0031451C"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31451C" w:rsidRDefault="0031451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31451C" w:rsidRDefault="0031451C">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31451C" w:rsidRPr="00B5643F" w:rsidRDefault="0031451C"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31451C" w:rsidRPr="00B5643F" w:rsidRDefault="0031451C"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31451C" w:rsidRPr="00B5643F" w:rsidRDefault="0031451C"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31451C" w:rsidRPr="00B5643F" w:rsidRDefault="0031451C"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8AABF" w14:textId="77777777" w:rsidR="00C93184" w:rsidRDefault="00C93184" w:rsidP="00A15C6A">
      <w:pPr>
        <w:spacing w:after="0" w:line="240" w:lineRule="auto"/>
      </w:pPr>
      <w:r>
        <w:separator/>
      </w:r>
    </w:p>
  </w:footnote>
  <w:footnote w:type="continuationSeparator" w:id="0">
    <w:p w14:paraId="2CD58A1D" w14:textId="77777777" w:rsidR="00C93184" w:rsidRDefault="00C93184"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qwUAtwNfaCw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073C2"/>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47B"/>
    <w:rsid w:val="0003305D"/>
    <w:rsid w:val="00035078"/>
    <w:rsid w:val="00035466"/>
    <w:rsid w:val="00035929"/>
    <w:rsid w:val="000379B6"/>
    <w:rsid w:val="00040A01"/>
    <w:rsid w:val="000428C6"/>
    <w:rsid w:val="00043DE3"/>
    <w:rsid w:val="00044262"/>
    <w:rsid w:val="000459CB"/>
    <w:rsid w:val="00046C9F"/>
    <w:rsid w:val="00050739"/>
    <w:rsid w:val="00054EB0"/>
    <w:rsid w:val="000551DB"/>
    <w:rsid w:val="00061664"/>
    <w:rsid w:val="0006597F"/>
    <w:rsid w:val="00065B36"/>
    <w:rsid w:val="00066922"/>
    <w:rsid w:val="00067D27"/>
    <w:rsid w:val="00070417"/>
    <w:rsid w:val="00070C05"/>
    <w:rsid w:val="00071BCD"/>
    <w:rsid w:val="0007312B"/>
    <w:rsid w:val="000738BD"/>
    <w:rsid w:val="00075454"/>
    <w:rsid w:val="00083424"/>
    <w:rsid w:val="00083E0B"/>
    <w:rsid w:val="000868D7"/>
    <w:rsid w:val="00087632"/>
    <w:rsid w:val="00090512"/>
    <w:rsid w:val="0009110B"/>
    <w:rsid w:val="00091890"/>
    <w:rsid w:val="00091BC0"/>
    <w:rsid w:val="00091F1E"/>
    <w:rsid w:val="0009365C"/>
    <w:rsid w:val="00093679"/>
    <w:rsid w:val="00093A35"/>
    <w:rsid w:val="00095104"/>
    <w:rsid w:val="000965CD"/>
    <w:rsid w:val="00097487"/>
    <w:rsid w:val="000A0D0F"/>
    <w:rsid w:val="000A5475"/>
    <w:rsid w:val="000A582B"/>
    <w:rsid w:val="000A5D2A"/>
    <w:rsid w:val="000A6473"/>
    <w:rsid w:val="000B2353"/>
    <w:rsid w:val="000B42D6"/>
    <w:rsid w:val="000B5D04"/>
    <w:rsid w:val="000B6EBF"/>
    <w:rsid w:val="000B77D9"/>
    <w:rsid w:val="000C076D"/>
    <w:rsid w:val="000C57A7"/>
    <w:rsid w:val="000C586B"/>
    <w:rsid w:val="000C5D15"/>
    <w:rsid w:val="000C6280"/>
    <w:rsid w:val="000C75A5"/>
    <w:rsid w:val="000D030A"/>
    <w:rsid w:val="000D3E98"/>
    <w:rsid w:val="000D3F91"/>
    <w:rsid w:val="000D519F"/>
    <w:rsid w:val="000D6EBF"/>
    <w:rsid w:val="000D7CE0"/>
    <w:rsid w:val="000E1025"/>
    <w:rsid w:val="000E4F6E"/>
    <w:rsid w:val="000E7D04"/>
    <w:rsid w:val="000F0294"/>
    <w:rsid w:val="000F58ED"/>
    <w:rsid w:val="000F62F1"/>
    <w:rsid w:val="000F766D"/>
    <w:rsid w:val="00100131"/>
    <w:rsid w:val="001002DB"/>
    <w:rsid w:val="001004C2"/>
    <w:rsid w:val="00103484"/>
    <w:rsid w:val="00103EDD"/>
    <w:rsid w:val="00103F10"/>
    <w:rsid w:val="00104345"/>
    <w:rsid w:val="001079CC"/>
    <w:rsid w:val="00111C2C"/>
    <w:rsid w:val="00112689"/>
    <w:rsid w:val="00115CCC"/>
    <w:rsid w:val="00116A3D"/>
    <w:rsid w:val="00120202"/>
    <w:rsid w:val="0012148D"/>
    <w:rsid w:val="001214BB"/>
    <w:rsid w:val="001217ED"/>
    <w:rsid w:val="00122556"/>
    <w:rsid w:val="0012397C"/>
    <w:rsid w:val="001240DB"/>
    <w:rsid w:val="001240EF"/>
    <w:rsid w:val="00126AB2"/>
    <w:rsid w:val="001302F6"/>
    <w:rsid w:val="00130A1D"/>
    <w:rsid w:val="00134A12"/>
    <w:rsid w:val="00135888"/>
    <w:rsid w:val="00137068"/>
    <w:rsid w:val="00137C64"/>
    <w:rsid w:val="001432D6"/>
    <w:rsid w:val="00145694"/>
    <w:rsid w:val="001528B4"/>
    <w:rsid w:val="00154AA5"/>
    <w:rsid w:val="00160EA1"/>
    <w:rsid w:val="00162923"/>
    <w:rsid w:val="00162DD2"/>
    <w:rsid w:val="0016322B"/>
    <w:rsid w:val="00165242"/>
    <w:rsid w:val="0016608F"/>
    <w:rsid w:val="00166866"/>
    <w:rsid w:val="001723FE"/>
    <w:rsid w:val="001749D9"/>
    <w:rsid w:val="00176C1C"/>
    <w:rsid w:val="001774C1"/>
    <w:rsid w:val="0017777D"/>
    <w:rsid w:val="00181646"/>
    <w:rsid w:val="00181A6A"/>
    <w:rsid w:val="0018244D"/>
    <w:rsid w:val="00182802"/>
    <w:rsid w:val="00183101"/>
    <w:rsid w:val="001864ED"/>
    <w:rsid w:val="00191C1F"/>
    <w:rsid w:val="0019209C"/>
    <w:rsid w:val="001940D6"/>
    <w:rsid w:val="001952A9"/>
    <w:rsid w:val="00195882"/>
    <w:rsid w:val="001A53C5"/>
    <w:rsid w:val="001A693D"/>
    <w:rsid w:val="001A6C6D"/>
    <w:rsid w:val="001A7808"/>
    <w:rsid w:val="001B08AC"/>
    <w:rsid w:val="001B10EA"/>
    <w:rsid w:val="001B12D4"/>
    <w:rsid w:val="001B2073"/>
    <w:rsid w:val="001B3BBE"/>
    <w:rsid w:val="001B5A0D"/>
    <w:rsid w:val="001B63A4"/>
    <w:rsid w:val="001B68E6"/>
    <w:rsid w:val="001B6E79"/>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525"/>
    <w:rsid w:val="001F5D44"/>
    <w:rsid w:val="001F71B2"/>
    <w:rsid w:val="001F7F2F"/>
    <w:rsid w:val="002012EB"/>
    <w:rsid w:val="00201F9C"/>
    <w:rsid w:val="002035C6"/>
    <w:rsid w:val="00204047"/>
    <w:rsid w:val="002053F7"/>
    <w:rsid w:val="002110A2"/>
    <w:rsid w:val="00212343"/>
    <w:rsid w:val="00212B82"/>
    <w:rsid w:val="00213E28"/>
    <w:rsid w:val="00220358"/>
    <w:rsid w:val="00220F24"/>
    <w:rsid w:val="00221511"/>
    <w:rsid w:val="00223F6E"/>
    <w:rsid w:val="00224E96"/>
    <w:rsid w:val="00227F04"/>
    <w:rsid w:val="00232B0C"/>
    <w:rsid w:val="002341E5"/>
    <w:rsid w:val="00234AB1"/>
    <w:rsid w:val="002354BF"/>
    <w:rsid w:val="0023577C"/>
    <w:rsid w:val="002401BB"/>
    <w:rsid w:val="002405AA"/>
    <w:rsid w:val="00241242"/>
    <w:rsid w:val="002421C4"/>
    <w:rsid w:val="00242280"/>
    <w:rsid w:val="00243288"/>
    <w:rsid w:val="0025006C"/>
    <w:rsid w:val="00251B63"/>
    <w:rsid w:val="00251D58"/>
    <w:rsid w:val="002523A1"/>
    <w:rsid w:val="00252D8C"/>
    <w:rsid w:val="00252E68"/>
    <w:rsid w:val="0025380A"/>
    <w:rsid w:val="00256867"/>
    <w:rsid w:val="00257EF2"/>
    <w:rsid w:val="00261C71"/>
    <w:rsid w:val="00261EC7"/>
    <w:rsid w:val="00262227"/>
    <w:rsid w:val="0026283C"/>
    <w:rsid w:val="00263C0C"/>
    <w:rsid w:val="00263D7C"/>
    <w:rsid w:val="002644DA"/>
    <w:rsid w:val="002649D3"/>
    <w:rsid w:val="00265DF3"/>
    <w:rsid w:val="00270F6D"/>
    <w:rsid w:val="00271CBC"/>
    <w:rsid w:val="00274DD5"/>
    <w:rsid w:val="0027628B"/>
    <w:rsid w:val="002768FC"/>
    <w:rsid w:val="00276E2E"/>
    <w:rsid w:val="00277760"/>
    <w:rsid w:val="002906CD"/>
    <w:rsid w:val="00291125"/>
    <w:rsid w:val="00291E47"/>
    <w:rsid w:val="0029631B"/>
    <w:rsid w:val="0029724A"/>
    <w:rsid w:val="002A3B48"/>
    <w:rsid w:val="002A526A"/>
    <w:rsid w:val="002A5379"/>
    <w:rsid w:val="002A5D51"/>
    <w:rsid w:val="002A666E"/>
    <w:rsid w:val="002A6F59"/>
    <w:rsid w:val="002B01D9"/>
    <w:rsid w:val="002B0FA3"/>
    <w:rsid w:val="002B2FD2"/>
    <w:rsid w:val="002B7D18"/>
    <w:rsid w:val="002B7EEC"/>
    <w:rsid w:val="002C2CFC"/>
    <w:rsid w:val="002C4493"/>
    <w:rsid w:val="002C6D96"/>
    <w:rsid w:val="002C7E4C"/>
    <w:rsid w:val="002D080D"/>
    <w:rsid w:val="002D15CF"/>
    <w:rsid w:val="002D24E4"/>
    <w:rsid w:val="002D2CC1"/>
    <w:rsid w:val="002D4281"/>
    <w:rsid w:val="002D6B78"/>
    <w:rsid w:val="002D75B8"/>
    <w:rsid w:val="002D7CD0"/>
    <w:rsid w:val="002E12D1"/>
    <w:rsid w:val="002E23C2"/>
    <w:rsid w:val="002E24B9"/>
    <w:rsid w:val="002E7A73"/>
    <w:rsid w:val="002F1B7A"/>
    <w:rsid w:val="002F1C87"/>
    <w:rsid w:val="002F2513"/>
    <w:rsid w:val="002F3963"/>
    <w:rsid w:val="002F407D"/>
    <w:rsid w:val="002F55DA"/>
    <w:rsid w:val="002F66F9"/>
    <w:rsid w:val="00302971"/>
    <w:rsid w:val="00302CDF"/>
    <w:rsid w:val="00311425"/>
    <w:rsid w:val="0031175F"/>
    <w:rsid w:val="0031229D"/>
    <w:rsid w:val="003125AE"/>
    <w:rsid w:val="0031451C"/>
    <w:rsid w:val="00314995"/>
    <w:rsid w:val="00315427"/>
    <w:rsid w:val="00317835"/>
    <w:rsid w:val="00320745"/>
    <w:rsid w:val="00322E6B"/>
    <w:rsid w:val="00325787"/>
    <w:rsid w:val="00325EA8"/>
    <w:rsid w:val="00332E3A"/>
    <w:rsid w:val="003335A7"/>
    <w:rsid w:val="00333E85"/>
    <w:rsid w:val="003353BA"/>
    <w:rsid w:val="00336C31"/>
    <w:rsid w:val="003371DC"/>
    <w:rsid w:val="00341A0F"/>
    <w:rsid w:val="00341F6B"/>
    <w:rsid w:val="00343FB8"/>
    <w:rsid w:val="00345F00"/>
    <w:rsid w:val="003501D8"/>
    <w:rsid w:val="00352E02"/>
    <w:rsid w:val="00353009"/>
    <w:rsid w:val="003543B3"/>
    <w:rsid w:val="003550A0"/>
    <w:rsid w:val="0035601B"/>
    <w:rsid w:val="0036284D"/>
    <w:rsid w:val="00364C32"/>
    <w:rsid w:val="00365EF7"/>
    <w:rsid w:val="0036753D"/>
    <w:rsid w:val="00367894"/>
    <w:rsid w:val="00371E16"/>
    <w:rsid w:val="00373822"/>
    <w:rsid w:val="00373D66"/>
    <w:rsid w:val="00374147"/>
    <w:rsid w:val="0037543D"/>
    <w:rsid w:val="00384544"/>
    <w:rsid w:val="00390910"/>
    <w:rsid w:val="003916AF"/>
    <w:rsid w:val="003929CE"/>
    <w:rsid w:val="00393B2C"/>
    <w:rsid w:val="00394209"/>
    <w:rsid w:val="00395619"/>
    <w:rsid w:val="00395C33"/>
    <w:rsid w:val="00396724"/>
    <w:rsid w:val="003971D6"/>
    <w:rsid w:val="003A0F72"/>
    <w:rsid w:val="003A2382"/>
    <w:rsid w:val="003A5422"/>
    <w:rsid w:val="003A5A60"/>
    <w:rsid w:val="003A66C1"/>
    <w:rsid w:val="003A759D"/>
    <w:rsid w:val="003A7D8E"/>
    <w:rsid w:val="003B264E"/>
    <w:rsid w:val="003B531C"/>
    <w:rsid w:val="003C1EA0"/>
    <w:rsid w:val="003C332D"/>
    <w:rsid w:val="003C3424"/>
    <w:rsid w:val="003C4450"/>
    <w:rsid w:val="003C50AF"/>
    <w:rsid w:val="003D093B"/>
    <w:rsid w:val="003D38DB"/>
    <w:rsid w:val="003D41DF"/>
    <w:rsid w:val="003D4A40"/>
    <w:rsid w:val="003E29C9"/>
    <w:rsid w:val="003E3263"/>
    <w:rsid w:val="003E3497"/>
    <w:rsid w:val="003E4B7D"/>
    <w:rsid w:val="003E4D03"/>
    <w:rsid w:val="003E5BEE"/>
    <w:rsid w:val="003E60F7"/>
    <w:rsid w:val="003E6FF3"/>
    <w:rsid w:val="003F1049"/>
    <w:rsid w:val="003F1300"/>
    <w:rsid w:val="003F4A3A"/>
    <w:rsid w:val="003F4ADD"/>
    <w:rsid w:val="003F6235"/>
    <w:rsid w:val="003F6A74"/>
    <w:rsid w:val="003F7BCE"/>
    <w:rsid w:val="00400DC7"/>
    <w:rsid w:val="004026A8"/>
    <w:rsid w:val="00412FA2"/>
    <w:rsid w:val="00414D15"/>
    <w:rsid w:val="0042417F"/>
    <w:rsid w:val="0042421F"/>
    <w:rsid w:val="00431EDB"/>
    <w:rsid w:val="00432829"/>
    <w:rsid w:val="00433EA1"/>
    <w:rsid w:val="0043655B"/>
    <w:rsid w:val="00436E48"/>
    <w:rsid w:val="00437355"/>
    <w:rsid w:val="0043767C"/>
    <w:rsid w:val="004400A0"/>
    <w:rsid w:val="00447042"/>
    <w:rsid w:val="00447584"/>
    <w:rsid w:val="00452B68"/>
    <w:rsid w:val="0045306A"/>
    <w:rsid w:val="00455AC4"/>
    <w:rsid w:val="0045713E"/>
    <w:rsid w:val="00457158"/>
    <w:rsid w:val="00460B71"/>
    <w:rsid w:val="004614AC"/>
    <w:rsid w:val="00466177"/>
    <w:rsid w:val="0046723A"/>
    <w:rsid w:val="00467286"/>
    <w:rsid w:val="00467784"/>
    <w:rsid w:val="004715B0"/>
    <w:rsid w:val="00471881"/>
    <w:rsid w:val="00472ABD"/>
    <w:rsid w:val="00472BA9"/>
    <w:rsid w:val="0047550B"/>
    <w:rsid w:val="00481CC3"/>
    <w:rsid w:val="00481FFA"/>
    <w:rsid w:val="004838FA"/>
    <w:rsid w:val="004920B0"/>
    <w:rsid w:val="00492D7C"/>
    <w:rsid w:val="0049440E"/>
    <w:rsid w:val="00494856"/>
    <w:rsid w:val="00495363"/>
    <w:rsid w:val="004963FD"/>
    <w:rsid w:val="004A1EBF"/>
    <w:rsid w:val="004A25D0"/>
    <w:rsid w:val="004A2BB9"/>
    <w:rsid w:val="004A338A"/>
    <w:rsid w:val="004A35E8"/>
    <w:rsid w:val="004A5CF3"/>
    <w:rsid w:val="004A65D6"/>
    <w:rsid w:val="004A6B26"/>
    <w:rsid w:val="004A7495"/>
    <w:rsid w:val="004B36B0"/>
    <w:rsid w:val="004B45AC"/>
    <w:rsid w:val="004B6253"/>
    <w:rsid w:val="004B6D84"/>
    <w:rsid w:val="004C1206"/>
    <w:rsid w:val="004C2155"/>
    <w:rsid w:val="004C4A3D"/>
    <w:rsid w:val="004C506E"/>
    <w:rsid w:val="004C59A2"/>
    <w:rsid w:val="004C7D51"/>
    <w:rsid w:val="004D0A3B"/>
    <w:rsid w:val="004D533A"/>
    <w:rsid w:val="004E1D15"/>
    <w:rsid w:val="004E297B"/>
    <w:rsid w:val="004E5631"/>
    <w:rsid w:val="004E593B"/>
    <w:rsid w:val="004E5AE6"/>
    <w:rsid w:val="004F0C12"/>
    <w:rsid w:val="004F0CF2"/>
    <w:rsid w:val="004F1899"/>
    <w:rsid w:val="004F1BC9"/>
    <w:rsid w:val="004F3753"/>
    <w:rsid w:val="004F4920"/>
    <w:rsid w:val="004F6A46"/>
    <w:rsid w:val="00500D51"/>
    <w:rsid w:val="00504E0E"/>
    <w:rsid w:val="00505B46"/>
    <w:rsid w:val="005134F0"/>
    <w:rsid w:val="00514E21"/>
    <w:rsid w:val="0052009F"/>
    <w:rsid w:val="005214D7"/>
    <w:rsid w:val="00525617"/>
    <w:rsid w:val="00525E4B"/>
    <w:rsid w:val="0052727A"/>
    <w:rsid w:val="00527796"/>
    <w:rsid w:val="005319F8"/>
    <w:rsid w:val="00532FFE"/>
    <w:rsid w:val="00533A6B"/>
    <w:rsid w:val="00534FC7"/>
    <w:rsid w:val="00541D03"/>
    <w:rsid w:val="00545D35"/>
    <w:rsid w:val="0054722D"/>
    <w:rsid w:val="00547324"/>
    <w:rsid w:val="00547854"/>
    <w:rsid w:val="00547FD4"/>
    <w:rsid w:val="00550099"/>
    <w:rsid w:val="00551101"/>
    <w:rsid w:val="00553457"/>
    <w:rsid w:val="005601F3"/>
    <w:rsid w:val="00565722"/>
    <w:rsid w:val="005669B7"/>
    <w:rsid w:val="00566EE1"/>
    <w:rsid w:val="0057041B"/>
    <w:rsid w:val="00572F2E"/>
    <w:rsid w:val="005738DC"/>
    <w:rsid w:val="005801EF"/>
    <w:rsid w:val="005829BC"/>
    <w:rsid w:val="00582AAA"/>
    <w:rsid w:val="00591806"/>
    <w:rsid w:val="0059205E"/>
    <w:rsid w:val="00593C96"/>
    <w:rsid w:val="00594D1F"/>
    <w:rsid w:val="00595A8E"/>
    <w:rsid w:val="0059666F"/>
    <w:rsid w:val="00597D91"/>
    <w:rsid w:val="005A16B3"/>
    <w:rsid w:val="005A250D"/>
    <w:rsid w:val="005A5C71"/>
    <w:rsid w:val="005A60F1"/>
    <w:rsid w:val="005A64FC"/>
    <w:rsid w:val="005B056C"/>
    <w:rsid w:val="005B3AA8"/>
    <w:rsid w:val="005B666A"/>
    <w:rsid w:val="005C06E8"/>
    <w:rsid w:val="005C25EA"/>
    <w:rsid w:val="005C40E1"/>
    <w:rsid w:val="005C4E59"/>
    <w:rsid w:val="005D0894"/>
    <w:rsid w:val="005D4F26"/>
    <w:rsid w:val="005D663A"/>
    <w:rsid w:val="005D7958"/>
    <w:rsid w:val="005E16E2"/>
    <w:rsid w:val="005E27DA"/>
    <w:rsid w:val="005E36E5"/>
    <w:rsid w:val="005E6FCE"/>
    <w:rsid w:val="005F0F26"/>
    <w:rsid w:val="005F3280"/>
    <w:rsid w:val="00601D28"/>
    <w:rsid w:val="006042FD"/>
    <w:rsid w:val="00605940"/>
    <w:rsid w:val="00605B3C"/>
    <w:rsid w:val="006102B6"/>
    <w:rsid w:val="006110C8"/>
    <w:rsid w:val="00614088"/>
    <w:rsid w:val="0062071E"/>
    <w:rsid w:val="00623200"/>
    <w:rsid w:val="006235C0"/>
    <w:rsid w:val="00625066"/>
    <w:rsid w:val="00625524"/>
    <w:rsid w:val="006260A9"/>
    <w:rsid w:val="006303AF"/>
    <w:rsid w:val="00632B4D"/>
    <w:rsid w:val="00632D78"/>
    <w:rsid w:val="00632F40"/>
    <w:rsid w:val="006367B2"/>
    <w:rsid w:val="00637E83"/>
    <w:rsid w:val="006406F2"/>
    <w:rsid w:val="0064098D"/>
    <w:rsid w:val="00640CA5"/>
    <w:rsid w:val="0064220B"/>
    <w:rsid w:val="0064407A"/>
    <w:rsid w:val="006475AF"/>
    <w:rsid w:val="00656234"/>
    <w:rsid w:val="006578DD"/>
    <w:rsid w:val="00657D67"/>
    <w:rsid w:val="00661A14"/>
    <w:rsid w:val="006621D6"/>
    <w:rsid w:val="00662A6A"/>
    <w:rsid w:val="00664C10"/>
    <w:rsid w:val="00665F5D"/>
    <w:rsid w:val="00670738"/>
    <w:rsid w:val="006734C4"/>
    <w:rsid w:val="00675B0D"/>
    <w:rsid w:val="006761FC"/>
    <w:rsid w:val="00677002"/>
    <w:rsid w:val="006802EB"/>
    <w:rsid w:val="00680D66"/>
    <w:rsid w:val="006812F1"/>
    <w:rsid w:val="00681EE1"/>
    <w:rsid w:val="00686FE7"/>
    <w:rsid w:val="00687C04"/>
    <w:rsid w:val="00692D2B"/>
    <w:rsid w:val="006943E5"/>
    <w:rsid w:val="00694CCB"/>
    <w:rsid w:val="0069565C"/>
    <w:rsid w:val="00695ECF"/>
    <w:rsid w:val="006A10DC"/>
    <w:rsid w:val="006A7DC6"/>
    <w:rsid w:val="006B002A"/>
    <w:rsid w:val="006B08D2"/>
    <w:rsid w:val="006B0EDC"/>
    <w:rsid w:val="006B52DD"/>
    <w:rsid w:val="006B5A26"/>
    <w:rsid w:val="006B6E18"/>
    <w:rsid w:val="006C1922"/>
    <w:rsid w:val="006C4828"/>
    <w:rsid w:val="006C618E"/>
    <w:rsid w:val="006C6C5F"/>
    <w:rsid w:val="006D19DE"/>
    <w:rsid w:val="006D74D8"/>
    <w:rsid w:val="006E194D"/>
    <w:rsid w:val="006E4C53"/>
    <w:rsid w:val="006E52C1"/>
    <w:rsid w:val="006E61BF"/>
    <w:rsid w:val="006E669A"/>
    <w:rsid w:val="006E7384"/>
    <w:rsid w:val="006F23A8"/>
    <w:rsid w:val="006F3077"/>
    <w:rsid w:val="006F5B6C"/>
    <w:rsid w:val="007007D5"/>
    <w:rsid w:val="007022C8"/>
    <w:rsid w:val="0070311C"/>
    <w:rsid w:val="00703AE7"/>
    <w:rsid w:val="00704215"/>
    <w:rsid w:val="00704873"/>
    <w:rsid w:val="0070581B"/>
    <w:rsid w:val="007103F0"/>
    <w:rsid w:val="0071055F"/>
    <w:rsid w:val="00710A22"/>
    <w:rsid w:val="00711859"/>
    <w:rsid w:val="00715D2D"/>
    <w:rsid w:val="00721517"/>
    <w:rsid w:val="007225DE"/>
    <w:rsid w:val="007230D2"/>
    <w:rsid w:val="0072384C"/>
    <w:rsid w:val="00725203"/>
    <w:rsid w:val="00725818"/>
    <w:rsid w:val="0072581F"/>
    <w:rsid w:val="0072593B"/>
    <w:rsid w:val="0072692D"/>
    <w:rsid w:val="00727CE5"/>
    <w:rsid w:val="007302CC"/>
    <w:rsid w:val="00730779"/>
    <w:rsid w:val="00730BAE"/>
    <w:rsid w:val="0073314E"/>
    <w:rsid w:val="007333A5"/>
    <w:rsid w:val="00736BF4"/>
    <w:rsid w:val="00736D63"/>
    <w:rsid w:val="00741286"/>
    <w:rsid w:val="0074186A"/>
    <w:rsid w:val="0074425E"/>
    <w:rsid w:val="00744E2C"/>
    <w:rsid w:val="00745E6A"/>
    <w:rsid w:val="00747ADC"/>
    <w:rsid w:val="0075061E"/>
    <w:rsid w:val="00752A35"/>
    <w:rsid w:val="007534C7"/>
    <w:rsid w:val="0076031B"/>
    <w:rsid w:val="007609B9"/>
    <w:rsid w:val="0076152E"/>
    <w:rsid w:val="007636AE"/>
    <w:rsid w:val="0076401C"/>
    <w:rsid w:val="00765FCF"/>
    <w:rsid w:val="007716AC"/>
    <w:rsid w:val="00771F28"/>
    <w:rsid w:val="007737B9"/>
    <w:rsid w:val="0077668E"/>
    <w:rsid w:val="00781732"/>
    <w:rsid w:val="00782251"/>
    <w:rsid w:val="0078591D"/>
    <w:rsid w:val="00787CFB"/>
    <w:rsid w:val="00790AFE"/>
    <w:rsid w:val="007948C8"/>
    <w:rsid w:val="0079493D"/>
    <w:rsid w:val="00795DE0"/>
    <w:rsid w:val="007A0467"/>
    <w:rsid w:val="007A0ADF"/>
    <w:rsid w:val="007A37DF"/>
    <w:rsid w:val="007A46AF"/>
    <w:rsid w:val="007A5BF4"/>
    <w:rsid w:val="007A6187"/>
    <w:rsid w:val="007A761E"/>
    <w:rsid w:val="007A783B"/>
    <w:rsid w:val="007B5276"/>
    <w:rsid w:val="007B5518"/>
    <w:rsid w:val="007B68E6"/>
    <w:rsid w:val="007B6C10"/>
    <w:rsid w:val="007C07F4"/>
    <w:rsid w:val="007C149F"/>
    <w:rsid w:val="007C20B8"/>
    <w:rsid w:val="007D1280"/>
    <w:rsid w:val="007D28F7"/>
    <w:rsid w:val="007D4A0E"/>
    <w:rsid w:val="007D4A4C"/>
    <w:rsid w:val="007D4E66"/>
    <w:rsid w:val="007D565A"/>
    <w:rsid w:val="007D5903"/>
    <w:rsid w:val="007D68D5"/>
    <w:rsid w:val="007E2CB4"/>
    <w:rsid w:val="007E3D98"/>
    <w:rsid w:val="007E4B57"/>
    <w:rsid w:val="007E4D76"/>
    <w:rsid w:val="007E4EC8"/>
    <w:rsid w:val="007E62F7"/>
    <w:rsid w:val="007F1817"/>
    <w:rsid w:val="007F1DE1"/>
    <w:rsid w:val="007F450B"/>
    <w:rsid w:val="00801ACB"/>
    <w:rsid w:val="0080351A"/>
    <w:rsid w:val="00805340"/>
    <w:rsid w:val="00805F90"/>
    <w:rsid w:val="00806F59"/>
    <w:rsid w:val="008105E5"/>
    <w:rsid w:val="008109B5"/>
    <w:rsid w:val="00812025"/>
    <w:rsid w:val="00814943"/>
    <w:rsid w:val="00815ADB"/>
    <w:rsid w:val="00817FA5"/>
    <w:rsid w:val="008202D8"/>
    <w:rsid w:val="008203C8"/>
    <w:rsid w:val="008210F0"/>
    <w:rsid w:val="00825778"/>
    <w:rsid w:val="00830D12"/>
    <w:rsid w:val="0083467D"/>
    <w:rsid w:val="00834E88"/>
    <w:rsid w:val="008414E3"/>
    <w:rsid w:val="00841B4B"/>
    <w:rsid w:val="0084427A"/>
    <w:rsid w:val="008459F1"/>
    <w:rsid w:val="00845BB7"/>
    <w:rsid w:val="00850F1F"/>
    <w:rsid w:val="00851033"/>
    <w:rsid w:val="008513E7"/>
    <w:rsid w:val="008520A8"/>
    <w:rsid w:val="00853357"/>
    <w:rsid w:val="0085727C"/>
    <w:rsid w:val="0086034A"/>
    <w:rsid w:val="00861663"/>
    <w:rsid w:val="00862326"/>
    <w:rsid w:val="008633B6"/>
    <w:rsid w:val="00866B37"/>
    <w:rsid w:val="00866E06"/>
    <w:rsid w:val="00871AC4"/>
    <w:rsid w:val="008724DB"/>
    <w:rsid w:val="00872938"/>
    <w:rsid w:val="00872FB4"/>
    <w:rsid w:val="008731B7"/>
    <w:rsid w:val="008733C7"/>
    <w:rsid w:val="00877890"/>
    <w:rsid w:val="00877C67"/>
    <w:rsid w:val="00880D60"/>
    <w:rsid w:val="008853D2"/>
    <w:rsid w:val="00885582"/>
    <w:rsid w:val="00887840"/>
    <w:rsid w:val="00890930"/>
    <w:rsid w:val="00892A28"/>
    <w:rsid w:val="00894913"/>
    <w:rsid w:val="008959F2"/>
    <w:rsid w:val="00896E43"/>
    <w:rsid w:val="00897726"/>
    <w:rsid w:val="00897AA9"/>
    <w:rsid w:val="008A02C0"/>
    <w:rsid w:val="008A367A"/>
    <w:rsid w:val="008A61B1"/>
    <w:rsid w:val="008A6DF9"/>
    <w:rsid w:val="008B0D7F"/>
    <w:rsid w:val="008B3A10"/>
    <w:rsid w:val="008B41C5"/>
    <w:rsid w:val="008B5125"/>
    <w:rsid w:val="008B5993"/>
    <w:rsid w:val="008C1637"/>
    <w:rsid w:val="008C1842"/>
    <w:rsid w:val="008C1A60"/>
    <w:rsid w:val="008C30AE"/>
    <w:rsid w:val="008C51FB"/>
    <w:rsid w:val="008C7275"/>
    <w:rsid w:val="008D00EB"/>
    <w:rsid w:val="008D178A"/>
    <w:rsid w:val="008D2217"/>
    <w:rsid w:val="008D34F5"/>
    <w:rsid w:val="008E6D9F"/>
    <w:rsid w:val="008E7A72"/>
    <w:rsid w:val="008E7DE5"/>
    <w:rsid w:val="008F0AAC"/>
    <w:rsid w:val="008F1BBA"/>
    <w:rsid w:val="008F1C2D"/>
    <w:rsid w:val="008F2BBB"/>
    <w:rsid w:val="008F2EBF"/>
    <w:rsid w:val="008F4DBF"/>
    <w:rsid w:val="008F55ED"/>
    <w:rsid w:val="008F59D5"/>
    <w:rsid w:val="008F7E39"/>
    <w:rsid w:val="00901785"/>
    <w:rsid w:val="00902E48"/>
    <w:rsid w:val="00902F30"/>
    <w:rsid w:val="0090712E"/>
    <w:rsid w:val="00910AC3"/>
    <w:rsid w:val="00911551"/>
    <w:rsid w:val="00912B64"/>
    <w:rsid w:val="00913B0D"/>
    <w:rsid w:val="00915A43"/>
    <w:rsid w:val="00915E53"/>
    <w:rsid w:val="009220AC"/>
    <w:rsid w:val="009230AC"/>
    <w:rsid w:val="00924E5E"/>
    <w:rsid w:val="009252A2"/>
    <w:rsid w:val="00925596"/>
    <w:rsid w:val="00932123"/>
    <w:rsid w:val="00933C0D"/>
    <w:rsid w:val="00934430"/>
    <w:rsid w:val="00936BA9"/>
    <w:rsid w:val="00937017"/>
    <w:rsid w:val="00937A2E"/>
    <w:rsid w:val="009428D7"/>
    <w:rsid w:val="00942E93"/>
    <w:rsid w:val="0094362C"/>
    <w:rsid w:val="0094441C"/>
    <w:rsid w:val="00944422"/>
    <w:rsid w:val="00945278"/>
    <w:rsid w:val="0094632F"/>
    <w:rsid w:val="00950FAB"/>
    <w:rsid w:val="0095186B"/>
    <w:rsid w:val="00954CDE"/>
    <w:rsid w:val="00955F3F"/>
    <w:rsid w:val="00963311"/>
    <w:rsid w:val="0096682E"/>
    <w:rsid w:val="00970F08"/>
    <w:rsid w:val="00973829"/>
    <w:rsid w:val="00974EBF"/>
    <w:rsid w:val="0097571D"/>
    <w:rsid w:val="00976846"/>
    <w:rsid w:val="00976F5D"/>
    <w:rsid w:val="009844BD"/>
    <w:rsid w:val="00984940"/>
    <w:rsid w:val="00985AC7"/>
    <w:rsid w:val="00986FE0"/>
    <w:rsid w:val="009906C3"/>
    <w:rsid w:val="009927CE"/>
    <w:rsid w:val="00995722"/>
    <w:rsid w:val="009A1C5B"/>
    <w:rsid w:val="009A1C78"/>
    <w:rsid w:val="009A43DD"/>
    <w:rsid w:val="009A4B66"/>
    <w:rsid w:val="009A4C08"/>
    <w:rsid w:val="009A6314"/>
    <w:rsid w:val="009B1637"/>
    <w:rsid w:val="009B49CA"/>
    <w:rsid w:val="009B600B"/>
    <w:rsid w:val="009B728B"/>
    <w:rsid w:val="009B769D"/>
    <w:rsid w:val="009C1B17"/>
    <w:rsid w:val="009D0AD0"/>
    <w:rsid w:val="009D2D30"/>
    <w:rsid w:val="009D31F4"/>
    <w:rsid w:val="009D3BF7"/>
    <w:rsid w:val="009D40A7"/>
    <w:rsid w:val="009D720D"/>
    <w:rsid w:val="009E6D91"/>
    <w:rsid w:val="009E7C49"/>
    <w:rsid w:val="009F2083"/>
    <w:rsid w:val="009F22B0"/>
    <w:rsid w:val="009F4268"/>
    <w:rsid w:val="009F51CE"/>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EF6"/>
    <w:rsid w:val="00A31A83"/>
    <w:rsid w:val="00A33184"/>
    <w:rsid w:val="00A3590A"/>
    <w:rsid w:val="00A40554"/>
    <w:rsid w:val="00A41B0C"/>
    <w:rsid w:val="00A42A74"/>
    <w:rsid w:val="00A43E87"/>
    <w:rsid w:val="00A45C32"/>
    <w:rsid w:val="00A45EC3"/>
    <w:rsid w:val="00A462A6"/>
    <w:rsid w:val="00A52D72"/>
    <w:rsid w:val="00A53714"/>
    <w:rsid w:val="00A561D3"/>
    <w:rsid w:val="00A573A6"/>
    <w:rsid w:val="00A61AD9"/>
    <w:rsid w:val="00A62A28"/>
    <w:rsid w:val="00A63AB7"/>
    <w:rsid w:val="00A6574C"/>
    <w:rsid w:val="00A700BD"/>
    <w:rsid w:val="00A73515"/>
    <w:rsid w:val="00A737E8"/>
    <w:rsid w:val="00A74221"/>
    <w:rsid w:val="00A74565"/>
    <w:rsid w:val="00A74F8A"/>
    <w:rsid w:val="00A75DDB"/>
    <w:rsid w:val="00A761AB"/>
    <w:rsid w:val="00A810D3"/>
    <w:rsid w:val="00A82D29"/>
    <w:rsid w:val="00A8344D"/>
    <w:rsid w:val="00A8361A"/>
    <w:rsid w:val="00A83C9E"/>
    <w:rsid w:val="00A92970"/>
    <w:rsid w:val="00A934C6"/>
    <w:rsid w:val="00A9479D"/>
    <w:rsid w:val="00A95ACB"/>
    <w:rsid w:val="00A95E3E"/>
    <w:rsid w:val="00AA1F00"/>
    <w:rsid w:val="00AA3706"/>
    <w:rsid w:val="00AA71B3"/>
    <w:rsid w:val="00AB006E"/>
    <w:rsid w:val="00AB16C5"/>
    <w:rsid w:val="00AB29FF"/>
    <w:rsid w:val="00AB2AD8"/>
    <w:rsid w:val="00AB3CC9"/>
    <w:rsid w:val="00AB4060"/>
    <w:rsid w:val="00AB5050"/>
    <w:rsid w:val="00AB5150"/>
    <w:rsid w:val="00AB5D0A"/>
    <w:rsid w:val="00AB68E7"/>
    <w:rsid w:val="00AC2B39"/>
    <w:rsid w:val="00AC2BA3"/>
    <w:rsid w:val="00AC53CA"/>
    <w:rsid w:val="00AC6FA2"/>
    <w:rsid w:val="00AC7903"/>
    <w:rsid w:val="00AC794F"/>
    <w:rsid w:val="00AD2A80"/>
    <w:rsid w:val="00AD32A0"/>
    <w:rsid w:val="00AD4480"/>
    <w:rsid w:val="00AD4B40"/>
    <w:rsid w:val="00AD4B6F"/>
    <w:rsid w:val="00AD584F"/>
    <w:rsid w:val="00AE1545"/>
    <w:rsid w:val="00AE3FEE"/>
    <w:rsid w:val="00AF25B2"/>
    <w:rsid w:val="00AF2DE7"/>
    <w:rsid w:val="00AF42B1"/>
    <w:rsid w:val="00AF457C"/>
    <w:rsid w:val="00AF50D4"/>
    <w:rsid w:val="00AF617B"/>
    <w:rsid w:val="00B002D2"/>
    <w:rsid w:val="00B05C74"/>
    <w:rsid w:val="00B06024"/>
    <w:rsid w:val="00B102C2"/>
    <w:rsid w:val="00B13C51"/>
    <w:rsid w:val="00B1403B"/>
    <w:rsid w:val="00B14638"/>
    <w:rsid w:val="00B15836"/>
    <w:rsid w:val="00B208A8"/>
    <w:rsid w:val="00B26232"/>
    <w:rsid w:val="00B26773"/>
    <w:rsid w:val="00B26EB4"/>
    <w:rsid w:val="00B27E9F"/>
    <w:rsid w:val="00B30769"/>
    <w:rsid w:val="00B31C06"/>
    <w:rsid w:val="00B31EEF"/>
    <w:rsid w:val="00B31EFF"/>
    <w:rsid w:val="00B36E92"/>
    <w:rsid w:val="00B37A0E"/>
    <w:rsid w:val="00B4181B"/>
    <w:rsid w:val="00B41B2F"/>
    <w:rsid w:val="00B4340B"/>
    <w:rsid w:val="00B51EDA"/>
    <w:rsid w:val="00B55863"/>
    <w:rsid w:val="00B563F7"/>
    <w:rsid w:val="00B5643F"/>
    <w:rsid w:val="00B57F5D"/>
    <w:rsid w:val="00B65657"/>
    <w:rsid w:val="00B66A6B"/>
    <w:rsid w:val="00B70281"/>
    <w:rsid w:val="00B70443"/>
    <w:rsid w:val="00B70DBC"/>
    <w:rsid w:val="00B72D68"/>
    <w:rsid w:val="00B7410C"/>
    <w:rsid w:val="00B74EC0"/>
    <w:rsid w:val="00B75238"/>
    <w:rsid w:val="00B769F1"/>
    <w:rsid w:val="00B803AE"/>
    <w:rsid w:val="00B8290A"/>
    <w:rsid w:val="00B84903"/>
    <w:rsid w:val="00B851E6"/>
    <w:rsid w:val="00B91215"/>
    <w:rsid w:val="00B937D8"/>
    <w:rsid w:val="00B93C5F"/>
    <w:rsid w:val="00B948B5"/>
    <w:rsid w:val="00B94E76"/>
    <w:rsid w:val="00B95950"/>
    <w:rsid w:val="00B965AF"/>
    <w:rsid w:val="00B972F2"/>
    <w:rsid w:val="00BA31D6"/>
    <w:rsid w:val="00BA495C"/>
    <w:rsid w:val="00BA4FAC"/>
    <w:rsid w:val="00BA7415"/>
    <w:rsid w:val="00BB013A"/>
    <w:rsid w:val="00BB3406"/>
    <w:rsid w:val="00BB770C"/>
    <w:rsid w:val="00BC222A"/>
    <w:rsid w:val="00BC2A35"/>
    <w:rsid w:val="00BD0E8E"/>
    <w:rsid w:val="00BD6BD7"/>
    <w:rsid w:val="00BD76AD"/>
    <w:rsid w:val="00BE1B66"/>
    <w:rsid w:val="00BE2D46"/>
    <w:rsid w:val="00BE3E62"/>
    <w:rsid w:val="00BE73BF"/>
    <w:rsid w:val="00BE7C03"/>
    <w:rsid w:val="00BF017E"/>
    <w:rsid w:val="00BF15BD"/>
    <w:rsid w:val="00BF270C"/>
    <w:rsid w:val="00BF6515"/>
    <w:rsid w:val="00C01244"/>
    <w:rsid w:val="00C0126E"/>
    <w:rsid w:val="00C0230B"/>
    <w:rsid w:val="00C031CB"/>
    <w:rsid w:val="00C0658B"/>
    <w:rsid w:val="00C07A2D"/>
    <w:rsid w:val="00C1072E"/>
    <w:rsid w:val="00C148C3"/>
    <w:rsid w:val="00C166D1"/>
    <w:rsid w:val="00C200D8"/>
    <w:rsid w:val="00C225F7"/>
    <w:rsid w:val="00C25EAA"/>
    <w:rsid w:val="00C300B8"/>
    <w:rsid w:val="00C347EE"/>
    <w:rsid w:val="00C35C86"/>
    <w:rsid w:val="00C37E4C"/>
    <w:rsid w:val="00C408E1"/>
    <w:rsid w:val="00C40B67"/>
    <w:rsid w:val="00C42271"/>
    <w:rsid w:val="00C44593"/>
    <w:rsid w:val="00C44C6F"/>
    <w:rsid w:val="00C45054"/>
    <w:rsid w:val="00C5107C"/>
    <w:rsid w:val="00C5273F"/>
    <w:rsid w:val="00C52D3E"/>
    <w:rsid w:val="00C53C81"/>
    <w:rsid w:val="00C5454D"/>
    <w:rsid w:val="00C54EDA"/>
    <w:rsid w:val="00C628FD"/>
    <w:rsid w:val="00C62CB8"/>
    <w:rsid w:val="00C6431C"/>
    <w:rsid w:val="00C64D91"/>
    <w:rsid w:val="00C672EC"/>
    <w:rsid w:val="00C70AC6"/>
    <w:rsid w:val="00C73664"/>
    <w:rsid w:val="00C741C7"/>
    <w:rsid w:val="00C82B6B"/>
    <w:rsid w:val="00C82E48"/>
    <w:rsid w:val="00C845A3"/>
    <w:rsid w:val="00C84F1F"/>
    <w:rsid w:val="00C90B4F"/>
    <w:rsid w:val="00C91120"/>
    <w:rsid w:val="00C92955"/>
    <w:rsid w:val="00C93184"/>
    <w:rsid w:val="00C947CD"/>
    <w:rsid w:val="00CA68E7"/>
    <w:rsid w:val="00CA6EB6"/>
    <w:rsid w:val="00CB0270"/>
    <w:rsid w:val="00CB6554"/>
    <w:rsid w:val="00CB6B04"/>
    <w:rsid w:val="00CC2DA5"/>
    <w:rsid w:val="00CC4FC3"/>
    <w:rsid w:val="00CC5FDA"/>
    <w:rsid w:val="00CC74E8"/>
    <w:rsid w:val="00CD06AA"/>
    <w:rsid w:val="00CD6F12"/>
    <w:rsid w:val="00CD70FF"/>
    <w:rsid w:val="00CD78B7"/>
    <w:rsid w:val="00CE0A30"/>
    <w:rsid w:val="00CE0C68"/>
    <w:rsid w:val="00CE27DB"/>
    <w:rsid w:val="00CE3F27"/>
    <w:rsid w:val="00CE4329"/>
    <w:rsid w:val="00CE4AA1"/>
    <w:rsid w:val="00CE4C9E"/>
    <w:rsid w:val="00CE526A"/>
    <w:rsid w:val="00CE7450"/>
    <w:rsid w:val="00CF19DD"/>
    <w:rsid w:val="00CF2A57"/>
    <w:rsid w:val="00CF2C95"/>
    <w:rsid w:val="00CF6348"/>
    <w:rsid w:val="00D0185D"/>
    <w:rsid w:val="00D05192"/>
    <w:rsid w:val="00D06621"/>
    <w:rsid w:val="00D10BAB"/>
    <w:rsid w:val="00D114C4"/>
    <w:rsid w:val="00D11C1D"/>
    <w:rsid w:val="00D13193"/>
    <w:rsid w:val="00D15B70"/>
    <w:rsid w:val="00D1636F"/>
    <w:rsid w:val="00D214C7"/>
    <w:rsid w:val="00D267D4"/>
    <w:rsid w:val="00D30E9E"/>
    <w:rsid w:val="00D31F22"/>
    <w:rsid w:val="00D3522B"/>
    <w:rsid w:val="00D37C73"/>
    <w:rsid w:val="00D424C2"/>
    <w:rsid w:val="00D46AE2"/>
    <w:rsid w:val="00D46C05"/>
    <w:rsid w:val="00D47194"/>
    <w:rsid w:val="00D50C56"/>
    <w:rsid w:val="00D52B35"/>
    <w:rsid w:val="00D539F5"/>
    <w:rsid w:val="00D548E0"/>
    <w:rsid w:val="00D565E4"/>
    <w:rsid w:val="00D6065B"/>
    <w:rsid w:val="00D60797"/>
    <w:rsid w:val="00D6263E"/>
    <w:rsid w:val="00D631F6"/>
    <w:rsid w:val="00D6695F"/>
    <w:rsid w:val="00D66D06"/>
    <w:rsid w:val="00D6745F"/>
    <w:rsid w:val="00D70008"/>
    <w:rsid w:val="00D70F2F"/>
    <w:rsid w:val="00D71600"/>
    <w:rsid w:val="00D751DF"/>
    <w:rsid w:val="00D76A99"/>
    <w:rsid w:val="00D76B82"/>
    <w:rsid w:val="00D77B9D"/>
    <w:rsid w:val="00D857F9"/>
    <w:rsid w:val="00D86DC6"/>
    <w:rsid w:val="00D912C5"/>
    <w:rsid w:val="00D938B1"/>
    <w:rsid w:val="00D93A7D"/>
    <w:rsid w:val="00D9443D"/>
    <w:rsid w:val="00DA0095"/>
    <w:rsid w:val="00DA380C"/>
    <w:rsid w:val="00DA3F35"/>
    <w:rsid w:val="00DA5E18"/>
    <w:rsid w:val="00DA6916"/>
    <w:rsid w:val="00DA69F5"/>
    <w:rsid w:val="00DA779A"/>
    <w:rsid w:val="00DB1D8E"/>
    <w:rsid w:val="00DB3314"/>
    <w:rsid w:val="00DB357C"/>
    <w:rsid w:val="00DB4054"/>
    <w:rsid w:val="00DB4DE2"/>
    <w:rsid w:val="00DB5FD7"/>
    <w:rsid w:val="00DB692C"/>
    <w:rsid w:val="00DB6E3A"/>
    <w:rsid w:val="00DC200D"/>
    <w:rsid w:val="00DC251F"/>
    <w:rsid w:val="00DC33B4"/>
    <w:rsid w:val="00DC6EE1"/>
    <w:rsid w:val="00DC71F0"/>
    <w:rsid w:val="00DD3B82"/>
    <w:rsid w:val="00DE0142"/>
    <w:rsid w:val="00DE1AB1"/>
    <w:rsid w:val="00DF14D4"/>
    <w:rsid w:val="00DF55F2"/>
    <w:rsid w:val="00DF57B2"/>
    <w:rsid w:val="00DF6122"/>
    <w:rsid w:val="00E04E5E"/>
    <w:rsid w:val="00E079C5"/>
    <w:rsid w:val="00E07B90"/>
    <w:rsid w:val="00E106CF"/>
    <w:rsid w:val="00E1195E"/>
    <w:rsid w:val="00E11E69"/>
    <w:rsid w:val="00E1397F"/>
    <w:rsid w:val="00E1475D"/>
    <w:rsid w:val="00E159FB"/>
    <w:rsid w:val="00E179E9"/>
    <w:rsid w:val="00E2173F"/>
    <w:rsid w:val="00E25CCD"/>
    <w:rsid w:val="00E26577"/>
    <w:rsid w:val="00E30B2F"/>
    <w:rsid w:val="00E31AD6"/>
    <w:rsid w:val="00E31C01"/>
    <w:rsid w:val="00E33F4F"/>
    <w:rsid w:val="00E3783F"/>
    <w:rsid w:val="00E4535E"/>
    <w:rsid w:val="00E5347C"/>
    <w:rsid w:val="00E55B3D"/>
    <w:rsid w:val="00E60365"/>
    <w:rsid w:val="00E6171C"/>
    <w:rsid w:val="00E62D21"/>
    <w:rsid w:val="00E6667D"/>
    <w:rsid w:val="00E73579"/>
    <w:rsid w:val="00E8067F"/>
    <w:rsid w:val="00E8786F"/>
    <w:rsid w:val="00E91655"/>
    <w:rsid w:val="00E91929"/>
    <w:rsid w:val="00E91D1E"/>
    <w:rsid w:val="00E93009"/>
    <w:rsid w:val="00E937F7"/>
    <w:rsid w:val="00E94C96"/>
    <w:rsid w:val="00E94CA6"/>
    <w:rsid w:val="00E97C94"/>
    <w:rsid w:val="00EA1C79"/>
    <w:rsid w:val="00EA552B"/>
    <w:rsid w:val="00EA5EC2"/>
    <w:rsid w:val="00EA630A"/>
    <w:rsid w:val="00EA71D4"/>
    <w:rsid w:val="00EA7B07"/>
    <w:rsid w:val="00EB1317"/>
    <w:rsid w:val="00EB1713"/>
    <w:rsid w:val="00EB2442"/>
    <w:rsid w:val="00EB74B0"/>
    <w:rsid w:val="00EB7F26"/>
    <w:rsid w:val="00EC3038"/>
    <w:rsid w:val="00ED520E"/>
    <w:rsid w:val="00ED5B83"/>
    <w:rsid w:val="00ED5C60"/>
    <w:rsid w:val="00ED6DC7"/>
    <w:rsid w:val="00EE2ABC"/>
    <w:rsid w:val="00EE3604"/>
    <w:rsid w:val="00EE3CBD"/>
    <w:rsid w:val="00EE3F5C"/>
    <w:rsid w:val="00EE60BB"/>
    <w:rsid w:val="00EF009E"/>
    <w:rsid w:val="00EF230E"/>
    <w:rsid w:val="00EF2AEF"/>
    <w:rsid w:val="00EF2B87"/>
    <w:rsid w:val="00EF4250"/>
    <w:rsid w:val="00EF7AE8"/>
    <w:rsid w:val="00F03199"/>
    <w:rsid w:val="00F06060"/>
    <w:rsid w:val="00F07773"/>
    <w:rsid w:val="00F10449"/>
    <w:rsid w:val="00F13781"/>
    <w:rsid w:val="00F20338"/>
    <w:rsid w:val="00F213CA"/>
    <w:rsid w:val="00F231D0"/>
    <w:rsid w:val="00F244D1"/>
    <w:rsid w:val="00F27847"/>
    <w:rsid w:val="00F3019E"/>
    <w:rsid w:val="00F31828"/>
    <w:rsid w:val="00F3289B"/>
    <w:rsid w:val="00F41792"/>
    <w:rsid w:val="00F45336"/>
    <w:rsid w:val="00F45A58"/>
    <w:rsid w:val="00F45F46"/>
    <w:rsid w:val="00F5387B"/>
    <w:rsid w:val="00F545D6"/>
    <w:rsid w:val="00F64660"/>
    <w:rsid w:val="00F65A3C"/>
    <w:rsid w:val="00F70523"/>
    <w:rsid w:val="00F70FC8"/>
    <w:rsid w:val="00F71A89"/>
    <w:rsid w:val="00F7266E"/>
    <w:rsid w:val="00F73677"/>
    <w:rsid w:val="00F8019E"/>
    <w:rsid w:val="00F80D61"/>
    <w:rsid w:val="00F80DE4"/>
    <w:rsid w:val="00F871FF"/>
    <w:rsid w:val="00F91254"/>
    <w:rsid w:val="00F93F49"/>
    <w:rsid w:val="00F9736E"/>
    <w:rsid w:val="00FA1673"/>
    <w:rsid w:val="00FA2438"/>
    <w:rsid w:val="00FA4D39"/>
    <w:rsid w:val="00FB0D07"/>
    <w:rsid w:val="00FB0FAC"/>
    <w:rsid w:val="00FB1A00"/>
    <w:rsid w:val="00FB3860"/>
    <w:rsid w:val="00FB490C"/>
    <w:rsid w:val="00FB4A84"/>
    <w:rsid w:val="00FB5519"/>
    <w:rsid w:val="00FC04C9"/>
    <w:rsid w:val="00FC6DB7"/>
    <w:rsid w:val="00FC7312"/>
    <w:rsid w:val="00FC787A"/>
    <w:rsid w:val="00FE444C"/>
    <w:rsid w:val="00FE7703"/>
    <w:rsid w:val="00FE7A18"/>
    <w:rsid w:val="00FE7D43"/>
    <w:rsid w:val="00FF22B7"/>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image" Target="media/image2.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kaggle.com/ratthachat/aptos-eye-preprocessing-in-diabetic-retinopathy"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titericz/circle-to-rectagle-preprocessing-1"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49A74C-30D5-43F4-8503-168E9F575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4</TotalTime>
  <Pages>37</Pages>
  <Words>12030</Words>
  <Characters>68573</Characters>
  <Application>Microsoft Office Word</Application>
  <DocSecurity>0</DocSecurity>
  <Lines>571</Lines>
  <Paragraphs>160</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8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1626</cp:revision>
  <cp:lastPrinted>2020-06-09T10:33:00Z</cp:lastPrinted>
  <dcterms:created xsi:type="dcterms:W3CDTF">2019-12-06T08:26:00Z</dcterms:created>
  <dcterms:modified xsi:type="dcterms:W3CDTF">2020-06-1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bj5Ih5s"/&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